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1CBEDB80" w:rsidR="00471A3D" w:rsidRDefault="00C44F74">
      <w:pPr>
        <w:spacing w:line="276" w:lineRule="auto"/>
      </w:pPr>
      <w:r>
        <w:t>Waddel</w:t>
      </w:r>
      <w:r w:rsidRPr="003736F9">
        <w:rPr>
          <w:vertAlign w:val="superscript"/>
        </w:rPr>
        <w:t>7</w:t>
      </w:r>
      <w:r>
        <w:t xml:space="preserve">, </w:t>
      </w:r>
      <w:r w:rsidR="00EF0B3C">
        <w:t>Jenny</w:t>
      </w:r>
    </w:p>
    <w:p w14:paraId="47EC1A2A" w14:textId="77777777"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25</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531C53BA"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25</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AD1BDE5" w14:textId="41A7F208" w:rsidR="00471A3D" w:rsidRDefault="00EF0B3C">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in 2014, </w:t>
      </w:r>
      <w:proofErr w:type="spellStart"/>
      <w:r>
        <w:rPr>
          <w:i/>
        </w:rPr>
        <w:t>Macrocystis</w:t>
      </w:r>
      <w:proofErr w:type="spellEnd"/>
      <w:r>
        <w:rPr>
          <w:i/>
        </w:rPr>
        <w:t xml:space="preserve"> </w:t>
      </w:r>
      <w:proofErr w:type="spellStart"/>
      <w:r>
        <w:rPr>
          <w:i/>
        </w:rPr>
        <w:t>pyrifera</w:t>
      </w:r>
      <w:proofErr w:type="spellEnd"/>
      <w:r>
        <w:t xml:space="preserve"> and </w:t>
      </w:r>
      <w:proofErr w:type="spellStart"/>
      <w:r>
        <w:rPr>
          <w:i/>
        </w:rPr>
        <w:t>Nereocystis</w:t>
      </w:r>
      <w:proofErr w:type="spellEnd"/>
      <w:r>
        <w:rPr>
          <w:i/>
        </w:rPr>
        <w:t xml:space="preserve"> </w:t>
      </w:r>
      <w:proofErr w:type="spellStart"/>
      <w:r>
        <w:rPr>
          <w:i/>
        </w:rPr>
        <w:t>luetkeana</w:t>
      </w:r>
      <w:proofErr w:type="spellEnd"/>
      <w:r>
        <w:t>, but canopy cover of these two kelps rapidly 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proofErr w:type="spellStart"/>
      <w:r w:rsidR="00DB5A47">
        <w:rPr>
          <w:i/>
        </w:rPr>
        <w:t>Pycnopodia</w:t>
      </w:r>
      <w:proofErr w:type="spellEnd"/>
      <w:r w:rsidR="00DB5A47">
        <w:rPr>
          <w:i/>
        </w:rPr>
        <w:t xml:space="preserve"> </w:t>
      </w:r>
      <w:proofErr w:type="spellStart"/>
      <w:r w:rsidR="00DB5A47">
        <w:rPr>
          <w:i/>
        </w:rPr>
        <w:t>helianthoides</w:t>
      </w:r>
      <w:proofErr w:type="spellEnd"/>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w:t>
      </w:r>
      <w:r w:rsidR="002917C7">
        <w:t xml:space="preserve">found no evidence to support </w:t>
      </w:r>
      <w:r>
        <w:t>strong relationships between urchins and kelp that would suggest top-down impacts of urchins on kelp abundance, except at a small spatial scale at one site. We did find that juvenile rockfishes were more likely to occur where kelp stipe density was high. Kelp</w:t>
      </w:r>
      <w:r w:rsidR="000C02D6">
        <w:t>s</w:t>
      </w:r>
      <w:r>
        <w:t xml:space="preserve"> on the Washington coast appear to have been </w:t>
      </w:r>
      <w:r w:rsidR="002623AD">
        <w:t xml:space="preserve">less impacted by </w:t>
      </w:r>
      <w:proofErr w:type="spellStart"/>
      <w:r w:rsidR="002623AD">
        <w:t>the</w:t>
      </w:r>
      <w:r>
        <w:t>e</w:t>
      </w:r>
      <w:proofErr w:type="spellEnd"/>
      <w:r>
        <w:t xml:space="preserve"> effects of the warm SST because absolute increase in SST was low or moderate compared to other regions along the coast resulting in lower canopy loss </w:t>
      </w:r>
      <w:r w:rsidRPr="002623AD">
        <w:rPr>
          <w:highlight w:val="yellow"/>
        </w:rPr>
        <w:t>and because urchin abundance did not increase until after kelp had recovered</w:t>
      </w:r>
      <w:r>
        <w:t xml:space="preserve">. </w:t>
      </w:r>
    </w:p>
    <w:p w14:paraId="6B6EC6B1" w14:textId="77777777" w:rsidR="00471A3D" w:rsidRDefault="00EF0B3C">
      <w:r>
        <w:t xml:space="preserve"> </w:t>
      </w:r>
    </w:p>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02A106A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w:t>
      </w:r>
      <w:r>
        <w:lastRenderedPageBreak/>
        <w:t xml:space="preserve">maintaining services from kelp forests requires regional mechanistic studies to understand dynamic community responses. </w:t>
      </w:r>
    </w:p>
    <w:p w14:paraId="7F59E014" w14:textId="01E50083" w:rsidR="00DB5A47" w:rsidRDefault="00EF0B3C">
      <w:pPr>
        <w:rPr>
          <w:ins w:id="5" w:author="Owen.Liu" w:date="2022-03-16T13:56:00Z"/>
        </w:rPr>
      </w:pPr>
      <w:r>
        <w:t>Kelp forests along the west coast of North America have experienced several major perturbations in the last decade. The northeast Pacific Ocean experienced a massive and prolonged marine heatwave (MHW), which began to develop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hen this 2014-2016 MHW impacted the nearshore environment varies </w:t>
      </w:r>
      <w:r w:rsidR="00D97A8B">
        <w:t xml:space="preserve">with </w:t>
      </w:r>
      <w:r>
        <w:t>latitud</w:t>
      </w:r>
      <w:r w:rsidR="00D97A8B">
        <w:t>e</w:t>
      </w:r>
      <w:r>
        <w:t>, and s</w:t>
      </w:r>
      <w:commentRangeStart w:id="6"/>
      <w:commentRangeStart w:id="7"/>
      <w:r>
        <w:t>ubsequent MHWs followed in 2019, 2020, and 2021</w:t>
      </w:r>
      <w:commentRangeEnd w:id="6"/>
      <w:r w:rsidR="006D4D83">
        <w:rPr>
          <w:rStyle w:val="CommentReference"/>
        </w:rPr>
        <w:commentReference w:id="6"/>
      </w:r>
      <w:commentRangeEnd w:id="7"/>
      <w:r w:rsidR="000C02D6">
        <w:rPr>
          <w:rStyle w:val="CommentReference"/>
        </w:rPr>
        <w:commentReference w:id="7"/>
      </w:r>
      <w:r>
        <w:t xml:space="preserve">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0A62E039"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proofErr w:type="spellStart"/>
      <w:r>
        <w:rPr>
          <w:i/>
        </w:rPr>
        <w:t>Pycnopodia</w:t>
      </w:r>
      <w:proofErr w:type="spellEnd"/>
      <w:r>
        <w:rPr>
          <w:i/>
        </w:rPr>
        <w:t xml:space="preserve"> </w:t>
      </w:r>
      <w:proofErr w:type="spellStart"/>
      <w:r>
        <w:rPr>
          <w:i/>
        </w:rPr>
        <w:t>helianthoides</w:t>
      </w:r>
      <w:proofErr w:type="spellEnd"/>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 xml:space="preserve">urchins, which are prolific grazers </w:t>
      </w:r>
      <w:r>
        <w:lastRenderedPageBreak/>
        <w:t>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Pr>
          <w:i/>
        </w:rPr>
        <w:t>P</w:t>
      </w:r>
      <w:r w:rsidR="0038005C">
        <w:rPr>
          <w:i/>
        </w:rPr>
        <w:t>.</w:t>
      </w:r>
      <w:r>
        <w:rPr>
          <w:i/>
        </w:rPr>
        <w:t xml:space="preserve"> </w:t>
      </w:r>
      <w:proofErr w:type="spellStart"/>
      <w:r>
        <w:rPr>
          <w:i/>
        </w:rPr>
        <w:t>helianthoides</w:t>
      </w:r>
      <w:proofErr w:type="spellEnd"/>
      <w:r>
        <w:t xml:space="preserve">) consume urchins, the die-off may have reduced top-down pressure on sea urchins. However, urchins follow 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in purple urchin populations in the early 2010s, which i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AuIGhl
bGlhbnRob2lkZXNgOyA8L1ByZWZpeD48RGlzcGxheVRleHQ+KHNlYSBzdGFycywgZXNwZWNpYWxs
eSBQLiBoZWxpYW50aG9pZGVzOy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735927">
        <w:instrText xml:space="preserve"> ADDIN EN.CITE </w:instrText>
      </w:r>
      <w:r w:rsidR="00735927">
        <w:fldChar w:fldCharType="begin">
          <w:fldData xml:space="preserve">PEVuZE5vdGU+PENpdGU+PEF1dGhvcj5IYW1pbHRvbjwvQXV0aG9yPjxZZWFyPjIwMjE8L1llYXI+
PFJlY051bT45MDc0PC9SZWNOdW0+PFByZWZpeD5zZWEgc3RhcnNgLCBlc3BlY2lhbGx5IFAuIGhl
bGlhbnRob2lkZXNgOyA8L1ByZWZpeD48RGlzcGxheVRleHQ+KHNlYSBzdGFycywgZXNwZWNpYWxs
eSBQLiBoZWxpYW50aG9pZGVzOy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735927">
        <w:instrText xml:space="preserve"> ADDIN EN.CITE.DATA </w:instrText>
      </w:r>
      <w:r w:rsidR="00735927">
        <w:fldChar w:fldCharType="end"/>
      </w:r>
      <w:r w:rsidR="00735927">
        <w:fldChar w:fldCharType="separate"/>
      </w:r>
      <w:r w:rsidR="00735927">
        <w:rPr>
          <w:noProof/>
        </w:rPr>
        <w:t>(sea stars, especially P. helianthoides;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69BC7BD8" w:rsidR="00471A3D" w:rsidRDefault="005635FF" w:rsidP="005635FF">
      <w:r>
        <w:t xml:space="preserve">There were large regional difference is 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 xml:space="preserve">(Reed et al. 2016, Cavanaugh et al. 2019, </w:t>
      </w:r>
      <w:r w:rsidR="00735927">
        <w:rPr>
          <w:noProof/>
        </w:rPr>
        <w:lastRenderedPageBreak/>
        <w:t>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a keystone predator,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black rockfish </w:t>
      </w:r>
      <w:r w:rsidR="00EF0B3C">
        <w:rPr>
          <w:i/>
        </w:rPr>
        <w:t xml:space="preserve">S. </w:t>
      </w:r>
      <w:proofErr w:type="spellStart"/>
      <w:r w:rsidR="00EF0B3C">
        <w:rPr>
          <w:i/>
        </w:rPr>
        <w:t>melanops</w:t>
      </w:r>
      <w:proofErr w:type="spellEnd"/>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w:t>
      </w:r>
      <w:r w:rsidR="00EF0B3C">
        <w:lastRenderedPageBreak/>
        <w:t xml:space="preserve">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6DD9A0CC" w:rsidR="00471A3D" w:rsidRDefault="00EF0B3C">
      <w:r>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and stalked kelp </w:t>
      </w:r>
      <w:proofErr w:type="spellStart"/>
      <w:r>
        <w:rPr>
          <w:i/>
        </w:rPr>
        <w:t>Pterygophora</w:t>
      </w:r>
      <w:proofErr w:type="spellEnd"/>
      <w:r>
        <w:rPr>
          <w:i/>
        </w:rPr>
        <w:t xml:space="preserve"> </w:t>
      </w:r>
      <w:proofErr w:type="spellStart"/>
      <w:r>
        <w:rPr>
          <w:i/>
        </w:rPr>
        <w:t>californica</w:t>
      </w:r>
      <w:proofErr w:type="spellEnd"/>
      <w:r>
        <w:t>), sea urchins, sea stars, and fishes, including juvenile rockfishes. 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commentRangeStart w:id="8"/>
      <w:commentRangeStart w:id="9"/>
      <w:r w:rsidR="00D97A8B">
        <w:t>N</w:t>
      </w:r>
      <w:r>
        <w:t>ortheast Pacific</w:t>
      </w:r>
      <w:commentRangeEnd w:id="8"/>
      <w:r w:rsidR="00692A28">
        <w:rPr>
          <w:rStyle w:val="CommentReference"/>
        </w:rPr>
        <w:commentReference w:id="8"/>
      </w:r>
      <w:commentRangeEnd w:id="9"/>
      <w:r w:rsidR="00EA0563">
        <w:rPr>
          <w:rStyle w:val="CommentReference"/>
        </w:rPr>
        <w:commentReference w:id="9"/>
      </w:r>
      <w:r>
        <w:t>.</w:t>
      </w:r>
    </w:p>
    <w:p w14:paraId="3FD51571" w14:textId="77777777" w:rsidR="00471A3D" w:rsidRDefault="00EF0B3C">
      <w:pPr>
        <w:pStyle w:val="Heading1"/>
        <w:keepLines w:val="0"/>
        <w:spacing w:before="480"/>
        <w:rPr>
          <w:sz w:val="46"/>
          <w:szCs w:val="46"/>
        </w:rPr>
      </w:pPr>
      <w:bookmarkStart w:id="10" w:name="_t0t7vqvdf4ti" w:colFirst="0" w:colLast="0"/>
      <w:bookmarkEnd w:id="10"/>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11" w:name="_igkfmf7a0x3h" w:colFirst="0" w:colLast="0"/>
      <w:bookmarkEnd w:id="11"/>
      <w:r>
        <w:rPr>
          <w:sz w:val="34"/>
          <w:szCs w:val="34"/>
        </w:rPr>
        <w:t>Study sites</w:t>
      </w:r>
    </w:p>
    <w:p w14:paraId="7B6AD6E4" w14:textId="42C40E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and supported the canopy</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9B32D9">
        <w:t xml:space="preserve">sub-canopy </w:t>
      </w:r>
      <w:proofErr w:type="spellStart"/>
      <w:r w:rsidR="009B32D9">
        <w:t>stipitate</w:t>
      </w:r>
      <w:proofErr w:type="spellEnd"/>
      <w:r w:rsidR="009B32D9">
        <w:t xml:space="preserve"> kelp </w:t>
      </w:r>
      <w:r>
        <w:t xml:space="preserve">such as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12" w:name="_qaa02jqwwy36" w:colFirst="0" w:colLast="0"/>
      <w:bookmarkEnd w:id="12"/>
      <w:r>
        <w:rPr>
          <w:sz w:val="34"/>
          <w:szCs w:val="34"/>
        </w:rPr>
        <w:t>Survey design</w:t>
      </w:r>
    </w:p>
    <w:p w14:paraId="6D7B1DC1" w14:textId="5DFEB8F1" w:rsidR="00471A3D" w:rsidRDefault="00EF0B3C">
      <w:r>
        <w:t xml:space="preserve">Our survey provides estimates of species-level abundance for four guilds in kelp forest ecosystems: (1) the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and </w:t>
      </w:r>
      <w:proofErr w:type="spellStart"/>
      <w:r>
        <w:rPr>
          <w:i/>
        </w:rPr>
        <w:t>Pterygophora</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w:t>
      </w:r>
      <w:r>
        <w:lastRenderedPageBreak/>
        <w:t xml:space="preserve">2015 we only sampled at 5 m). We targeted completing six </w:t>
      </w:r>
      <w:r w:rsidR="007010A2">
        <w:t xml:space="preserve">replicate </w:t>
      </w:r>
      <w:r>
        <w:t>transects at each year-site-depth combination (Table S1)</w:t>
      </w:r>
      <w:r w:rsidR="007010A2">
        <w:t>.</w:t>
      </w:r>
    </w:p>
    <w:p w14:paraId="2B554574" w14:textId="49EC9940" w:rsidR="00471A3D" w:rsidRPr="007010A2" w:rsidRDefault="00EF0B3C">
      <w:r>
        <w:t xml:space="preserve">For algae and invertebrates, we surveyed a </w:t>
      </w:r>
      <w:r w:rsidR="007010A2">
        <w:t xml:space="preserve">30 m long by </w:t>
      </w:r>
      <w:r>
        <w:t>2-m wide swath on each transect (60 m</w:t>
      </w:r>
      <w:r>
        <w:rPr>
          <w:vertAlign w:val="superscript"/>
        </w:rPr>
        <w:t>2</w:t>
      </w:r>
      <w:r>
        <w:t xml:space="preserve"> total area), and for fish</w:t>
      </w:r>
      <w:r w:rsidR="007010A2">
        <w:t>es</w:t>
      </w:r>
      <w:r>
        <w:t xml:space="preserve"> we surveyed a </w:t>
      </w:r>
      <w:r w:rsidR="007010A2">
        <w:t xml:space="preserve">30 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visibility on each transect by determining the distance at which the lead diver could se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lastRenderedPageBreak/>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77777777" w:rsidR="00471A3D" w:rsidRDefault="00EF0B3C">
      <w:pPr>
        <w:pStyle w:val="Heading2"/>
      </w:pPr>
      <w:bookmarkStart w:id="13" w:name="_imz9yv51qjaf" w:colFirst="0" w:colLast="0"/>
      <w:bookmarkEnd w:id="13"/>
      <w:r>
        <w:t>Sea surface temperature (SST)</w:t>
      </w:r>
    </w:p>
    <w:p w14:paraId="03CE3B8E" w14:textId="062B9E46"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14" w:name="_au0wchpbj09l" w:colFirst="0" w:colLast="0"/>
      <w:bookmarkEnd w:id="14"/>
      <w:r>
        <w:t>Area of canopy kelps</w:t>
      </w:r>
    </w:p>
    <w:p w14:paraId="43FCA6CE" w14:textId="6183F85B" w:rsidR="00471A3D" w:rsidRDefault="00EF0B3C">
      <w:r>
        <w:t xml:space="preserve">We augmented our kelp stipe counts with data from aerial overflight surveys of </w:t>
      </w:r>
      <w:r w:rsidR="003E05C2">
        <w:t xml:space="preserve">kelp </w:t>
      </w:r>
      <w:r>
        <w:t xml:space="preserve">canopy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coverage. Data were available for 1989-2021,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w:t>
      </w:r>
      <w:r>
        <w:lastRenderedPageBreak/>
        <w:t xml:space="preserve">canopy area defined as the spatial extent of individual surface kelp plants and canopies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5" w:name="_2h658b2af9qi" w:colFirst="0" w:colLast="0"/>
      <w:bookmarkEnd w:id="15"/>
      <w:r>
        <w:t>Data analysis</w:t>
      </w:r>
    </w:p>
    <w:p w14:paraId="39928907" w14:textId="68B10D1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w:t>
      </w:r>
      <w:commentRangeStart w:id="16"/>
      <w:r>
        <w:t xml:space="preserve">for each of the focal taxa </w:t>
      </w:r>
      <w:commentRangeEnd w:id="16"/>
      <w:r w:rsidR="00B959D8">
        <w:rPr>
          <w:rStyle w:val="CommentReference"/>
        </w:rPr>
        <w:commentReference w:id="16"/>
      </w:r>
      <w:r>
        <w:t xml:space="preserve">of our SCUBA surveys. 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4CEF8EE9" w:rsidR="00471A3D" w:rsidRDefault="00EF0B3C">
      <w:pPr>
        <w:spacing w:before="120" w:after="120"/>
      </w:pPr>
      <w:r>
        <w:t xml:space="preserve">While aggregate time series are useful for understanding generalized trajectories of each species, we expect different members of the kelp forest community to have </w:t>
      </w:r>
      <w:commentRangeStart w:id="17"/>
      <w:r>
        <w:t>distinct spatial and temporal patterns in abundance</w:t>
      </w:r>
      <w:commentRangeEnd w:id="17"/>
      <w:r w:rsidR="00B959D8">
        <w:rPr>
          <w:rStyle w:val="CommentReference"/>
        </w:rPr>
        <w:commentReference w:id="17"/>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w:t>
      </w:r>
      <w:r>
        <w:lastRenderedPageBreak/>
        <w:t xml:space="preserve">rockfishes—and then compared factors explaining variation in abundance among guilds. We applied permutation-based, multivariate analyses to </w:t>
      </w:r>
      <w:r w:rsidR="00C40551">
        <w:t xml:space="preserve">understand how </w:t>
      </w:r>
      <w:r>
        <w:t>each guild (Tables S2-S5)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16C0D31" w:rsidR="00471A3D" w:rsidRDefault="00EF0B3C">
      <w:pPr>
        <w:spacing w:before="120" w:after="120"/>
      </w:pPr>
      <w:r>
        <w:t>In addition to focusing on broad taxonomic guilds, we focus</w:t>
      </w:r>
      <w:r w:rsidR="00D60B7A">
        <w:t>ed</w:t>
      </w:r>
      <w:r>
        <w:t xml:space="preserve"> on two interactions involving </w:t>
      </w:r>
      <w:commentRangeStart w:id="18"/>
      <w:r>
        <w:t xml:space="preserve">multiple guilds </w:t>
      </w:r>
      <w:commentRangeEnd w:id="18"/>
      <w:r w:rsidR="001A060D">
        <w:rPr>
          <w:rStyle w:val="CommentReference"/>
        </w:rPr>
        <w:commentReference w:id="18"/>
      </w:r>
      <w:r>
        <w:t>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xml:space="preserve">. </w:t>
      </w:r>
      <w:r>
        <w:lastRenderedPageBreak/>
        <w:t>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7777777"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all three observed species, </w:t>
      </w:r>
      <w:r>
        <w:rPr>
          <w:i/>
        </w:rPr>
        <w:t xml:space="preserve">S. </w:t>
      </w:r>
      <w:proofErr w:type="spellStart"/>
      <w:r>
        <w:rPr>
          <w:i/>
        </w:rPr>
        <w:t>purpuratus</w:t>
      </w:r>
      <w:proofErr w:type="spellEnd"/>
      <w:r>
        <w:t xml:space="preserve"> as well as </w:t>
      </w:r>
      <w:r>
        <w:rPr>
          <w:i/>
        </w:rPr>
        <w:t xml:space="preserve">S. </w:t>
      </w:r>
      <w:proofErr w:type="spellStart"/>
      <w:r>
        <w:rPr>
          <w:i/>
        </w:rPr>
        <w:t>droebachiensis</w:t>
      </w:r>
      <w:proofErr w:type="spellEnd"/>
      <w:r>
        <w:t xml:space="preserve"> and </w:t>
      </w:r>
      <w:proofErr w:type="spellStart"/>
      <w:r>
        <w:rPr>
          <w:i/>
        </w:rPr>
        <w:t>Mesocentrotus</w:t>
      </w:r>
      <w:proofErr w:type="spellEnd"/>
      <w:r>
        <w:rPr>
          <w:i/>
        </w:rPr>
        <w:t xml:space="preserve"> </w:t>
      </w:r>
      <w:proofErr w:type="spellStart"/>
      <w:r>
        <w:rPr>
          <w:i/>
        </w:rPr>
        <w:t>franciscanus</w:t>
      </w:r>
      <w:proofErr w:type="spellEnd"/>
      <w:r>
        <w:t>) and kelp for each of the major canopy (</w:t>
      </w:r>
      <w:proofErr w:type="spellStart"/>
      <w:r>
        <w:rPr>
          <w:i/>
        </w:rPr>
        <w:t>Macrocystis</w:t>
      </w:r>
      <w:proofErr w:type="spellEnd"/>
      <w:r>
        <w:t xml:space="preserve"> and </w:t>
      </w:r>
      <w:proofErr w:type="spellStart"/>
      <w:r>
        <w:rPr>
          <w:i/>
        </w:rPr>
        <w:t>Nereocystis</w:t>
      </w:r>
      <w:proofErr w:type="spellEnd"/>
      <w:r>
        <w:t>) and sub-canopy (</w:t>
      </w:r>
      <w:proofErr w:type="spellStart"/>
      <w:r>
        <w:rPr>
          <w:i/>
        </w:rPr>
        <w:t>Pterygophora</w:t>
      </w:r>
      <w:proofErr w:type="spellEnd"/>
      <w:r>
        <w:t>) species 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0FEC2084" w:rsidR="00471A3D" w:rsidRDefault="00EF0B3C">
      <w:pPr>
        <w:spacing w:before="120" w:after="120"/>
      </w:pPr>
      <w:r>
        <w:t xml:space="preserve">Finally, we asked whether the density of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rockfish counts in the data set. Hurdle models separate the analysis into two models: a presence/absence model and </w:t>
      </w:r>
      <w:r>
        <w:lastRenderedPageBreak/>
        <w:t xml:space="preserve">an abundance (here mean density) model, which uses only the positive observations. Predictions from the two models are then combined. Because juvenile rockfishes and kelp density were quantified on different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1E9A1B6B" w:rsidR="00471A3D" w:rsidRDefault="00EF0B3C">
      <w:pPr>
        <w:spacing w:before="120" w:after="120"/>
      </w:pPr>
      <w:r>
        <w:t xml:space="preserve">We compared model structures involving </w:t>
      </w:r>
      <w:r w:rsidR="00115A96">
        <w:t>three</w:t>
      </w:r>
      <w:r>
        <w:t xml:space="preserve"> types of kelp covariates to ask whether rockfish density is related to kelp abundance: (1) total kelp abundance (sum of </w:t>
      </w:r>
      <w:proofErr w:type="spellStart"/>
      <w:r>
        <w:rPr>
          <w:i/>
        </w:rPr>
        <w:t>Macrocystis</w:t>
      </w:r>
      <w:proofErr w:type="spellEnd"/>
      <w:r>
        <w:rPr>
          <w:i/>
        </w:rPr>
        <w:t xml:space="preserve">, </w:t>
      </w:r>
      <w:proofErr w:type="spellStart"/>
      <w:r>
        <w:rPr>
          <w:i/>
        </w:rPr>
        <w:t>Nereocystis</w:t>
      </w:r>
      <w:proofErr w:type="spellEnd"/>
      <w:r>
        <w:rPr>
          <w:i/>
        </w:rPr>
        <w:t xml:space="preserve">, </w:t>
      </w:r>
      <w:r>
        <w:t xml:space="preserve">and </w:t>
      </w:r>
      <w:proofErr w:type="spellStart"/>
      <w:r>
        <w:rPr>
          <w:i/>
        </w:rPr>
        <w:t>Pterygophora</w:t>
      </w:r>
      <w:proofErr w:type="spellEnd"/>
      <w:r>
        <w:rPr>
          <w:i/>
        </w:rPr>
        <w:t xml:space="preserve"> </w:t>
      </w:r>
      <w:r>
        <w:t xml:space="preserve">stipe density), (2) canopy kelp density alone (sum of </w:t>
      </w:r>
      <w:proofErr w:type="spellStart"/>
      <w:r>
        <w:rPr>
          <w:i/>
        </w:rPr>
        <w:t>Macrocystis</w:t>
      </w:r>
      <w:proofErr w:type="spellEnd"/>
      <w:r>
        <w:rPr>
          <w:i/>
        </w:rPr>
        <w:t xml:space="preserve"> </w:t>
      </w:r>
      <w:r>
        <w:t xml:space="preserve">and </w:t>
      </w:r>
      <w:proofErr w:type="spellStart"/>
      <w:r>
        <w:rPr>
          <w:i/>
        </w:rPr>
        <w:t>Nereocystis</w:t>
      </w:r>
      <w:proofErr w:type="spellEnd"/>
      <w:r w:rsidR="00115A96">
        <w:t xml:space="preserve">), </w:t>
      </w:r>
      <w:r>
        <w:t>or (</w:t>
      </w:r>
      <w:r w:rsidR="00115A96">
        <w:t>3</w:t>
      </w:r>
      <w:r>
        <w:t>) each of the three kelps as individual independent variables</w:t>
      </w:r>
      <w:r w:rsidR="00115A96">
        <w:t>, including models with one, two, or three kelp species.</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9" w:name="_zg3uzw3q29am" w:colFirst="0" w:colLast="0"/>
      <w:bookmarkEnd w:id="19"/>
      <w:r>
        <w:lastRenderedPageBreak/>
        <w:t>Results</w:t>
      </w:r>
    </w:p>
    <w:p w14:paraId="6AADDFFB" w14:textId="77777777" w:rsidR="00471A3D" w:rsidRDefault="00EF0B3C">
      <w:pPr>
        <w:pStyle w:val="Heading2"/>
      </w:pPr>
      <w:bookmarkStart w:id="20" w:name="_f80bb2jl8g29" w:colFirst="0" w:colLast="0"/>
      <w:bookmarkEnd w:id="20"/>
      <w:r>
        <w:t>Sea surface temperature</w:t>
      </w:r>
    </w:p>
    <w:p w14:paraId="2B76A209" w14:textId="18162D7C"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 xml:space="preserve">. There were </w:t>
      </w:r>
      <w:r w:rsidR="00FB5F01">
        <w:t xml:space="preserve">also </w:t>
      </w:r>
      <w:r>
        <w:t>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21" w:name="_5eofmerod4cl" w:colFirst="0" w:colLast="0"/>
      <w:bookmarkEnd w:id="21"/>
      <w:r>
        <w:t>Region-wide temporal trends</w:t>
      </w:r>
    </w:p>
    <w:p w14:paraId="1D4BAB34" w14:textId="446690AD" w:rsidR="00471A3D" w:rsidRDefault="00EF0B3C">
      <w:r>
        <w:t xml:space="preserve">The lowest kelp canopy </w:t>
      </w:r>
      <w:r w:rsidR="0093026C">
        <w:t>cover</w:t>
      </w:r>
      <w:r>
        <w:t xml:space="preserve"> in the past 20 years occurred in 2013 and 2014, coincident with the anomalously warm SST in 2013 and 2014 (Fig. 1b). Canopy 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dropped to 337 ha in 2014, which was 47% of the mean 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 xml:space="preserve">along the Washington coast quickly recovered to earlier levels (Fig. 1b, Fig. S4), averaging 645 ha (± 185 </w:t>
      </w:r>
      <w:proofErr w:type="spellStart"/>
      <w:proofErr w:type="gramStart"/>
      <w:r>
        <w:t>sd</w:t>
      </w:r>
      <w:proofErr w:type="spellEnd"/>
      <w:proofErr w:type="gramEnd"/>
      <w:r>
        <w:t>) for 2015-2020—or about 90% of that of the previous decade</w:t>
      </w:r>
      <w:r w:rsidR="00164689">
        <w:t xml:space="preserve"> (2003-2-12)</w:t>
      </w:r>
      <w:r>
        <w:t xml:space="preserve"> prior to the warming in 2013-2014. For both </w:t>
      </w:r>
      <w:r>
        <w:lastRenderedPageBreak/>
        <w:t xml:space="preserve">canopy species </w:t>
      </w:r>
      <w:proofErr w:type="spellStart"/>
      <w:r>
        <w:rPr>
          <w:i/>
        </w:rPr>
        <w:t>Macrocystis</w:t>
      </w:r>
      <w:proofErr w:type="spellEnd"/>
      <w:r>
        <w:t xml:space="preserve"> and </w:t>
      </w:r>
      <w:proofErr w:type="spellStart"/>
      <w:r>
        <w:rPr>
          <w:i/>
        </w:rPr>
        <w:t>Nereocystis</w:t>
      </w:r>
      <w:proofErr w:type="spellEnd"/>
      <w:r>
        <w:t xml:space="preserve">, canopy area increased from 2015 through 2018 after which it remained relatively stabl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Fig. S5). There are some differences between the canopy and stipe density data (Figs. S4 &amp; S5), but these are likely scale issues as the aerial canopy survey covers broader areas than our stipe counts.</w:t>
      </w:r>
    </w:p>
    <w:p w14:paraId="6E67A224" w14:textId="06C7FE08" w:rsidR="00471A3D" w:rsidRDefault="00EF0B3C">
      <w:r>
        <w:t xml:space="preserve">Density of all three urchins increased in 2017 (Fig. 2b, S6), well after the short-lived drop in kelp abundance and warm SST in 2013.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 xml:space="preserve">). </w:t>
      </w:r>
      <w:r w:rsidR="00467226">
        <w:t>Increases</w:t>
      </w:r>
      <w:r w:rsidR="003656D8">
        <w:t xml:space="preserve"> for red and green urchins was much lower </w:t>
      </w:r>
      <w:r w:rsidR="00882E30">
        <w:t>and densities of these two species declined back to earlier levels after 2017</w:t>
      </w:r>
      <w:r w:rsidR="003656D8">
        <w:t xml:space="preserve"> (Fig. 2b, S6)</w:t>
      </w:r>
      <w:r w:rsidR="00882E30">
        <w:t>.</w:t>
      </w:r>
      <w:r>
        <w:t xml:space="preserve"> As we searched extensively for </w:t>
      </w:r>
      <w:r>
        <w:lastRenderedPageBreak/>
        <w:t>small, hidden urchins, it is unlikely that the low densities from early in the study period were due to a failure to count large numbers of cryptic urchins.</w:t>
      </w:r>
    </w:p>
    <w:p w14:paraId="18C420DD" w14:textId="562BF62F" w:rsidR="00471A3D" w:rsidRDefault="00EF0B3C">
      <w:r>
        <w:t xml:space="preserve">Sea stars were not common in our surveys. We saw little evidence for an increasing trend that would suggest recovery following declines from </w:t>
      </w:r>
      <w:r w:rsidR="00882E30">
        <w:t>SSWS</w:t>
      </w:r>
      <w:r>
        <w:t xml:space="preserve"> (Fig. 2c). </w:t>
      </w:r>
      <w:r w:rsidR="00E0712B">
        <w:t>Similar to trends reported by</w:t>
      </w:r>
      <w:r>
        <w:t xml:space="preserve">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ea star densities continued to decline. L</w:t>
      </w:r>
      <w:r w:rsidR="00E0712B">
        <w:t>e</w:t>
      </w:r>
      <w:r>
        <w:t>ather stars (</w:t>
      </w:r>
      <w:proofErr w:type="spellStart"/>
      <w:r>
        <w:rPr>
          <w:i/>
        </w:rPr>
        <w:t>Dermasterias</w:t>
      </w:r>
      <w:proofErr w:type="spellEnd"/>
      <w:r>
        <w:rPr>
          <w:i/>
        </w:rPr>
        <w:t xml:space="preserve"> </w:t>
      </w:r>
      <w:proofErr w:type="spellStart"/>
      <w:r>
        <w:rPr>
          <w:i/>
        </w:rPr>
        <w:t>imbricata</w:t>
      </w:r>
      <w:proofErr w:type="spellEnd"/>
      <w:r>
        <w:t>) decreased by about fifty percent from 2015 to 2021</w:t>
      </w:r>
      <w:r w:rsidR="002152F3">
        <w:t>, and w</w:t>
      </w:r>
      <w:r>
        <w:t xml:space="preserve">e saw a total of eight </w:t>
      </w:r>
      <w:proofErr w:type="spellStart"/>
      <w:r>
        <w:rPr>
          <w:i/>
        </w:rPr>
        <w:t>Pycnopodia</w:t>
      </w:r>
      <w:proofErr w:type="spellEnd"/>
      <w:r>
        <w:t xml:space="preserve">, </w:t>
      </w:r>
      <w:proofErr w:type="spellStart"/>
      <w:r>
        <w:t>mesopredators</w:t>
      </w:r>
      <w:proofErr w:type="spellEnd"/>
      <w:r>
        <w:t xml:space="preserve">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t xml:space="preserve">, over the entire six years of surveys: four in 2016, three in 2018, one in 2019, and none in 2021. </w:t>
      </w:r>
      <w:r w:rsidR="002152F3">
        <w:t>B</w:t>
      </w:r>
      <w:r w:rsidR="002152F3">
        <w:t>lood stars (</w:t>
      </w:r>
      <w:proofErr w:type="spellStart"/>
      <w:r w:rsidR="002152F3">
        <w:rPr>
          <w:i/>
        </w:rPr>
        <w:t>Henricia</w:t>
      </w:r>
      <w:proofErr w:type="spellEnd"/>
      <w:r w:rsidR="002152F3">
        <w:rPr>
          <w:i/>
        </w:rPr>
        <w:t xml:space="preserve"> </w:t>
      </w:r>
      <w:r w:rsidR="002152F3">
        <w:t>spp.) were variable but remained more or less stable</w:t>
      </w:r>
      <w:r w:rsidR="002152F3">
        <w:t>, while, t</w:t>
      </w:r>
      <w:r>
        <w:t>he only stars to show any evidence of recovery were brood</w:t>
      </w:r>
      <w:r w:rsidR="00D471EF">
        <w:t>ing</w:t>
      </w:r>
      <w:r>
        <w:t xml:space="preserve"> stars (</w:t>
      </w:r>
      <w:proofErr w:type="spellStart"/>
      <w:r>
        <w:rPr>
          <w:i/>
        </w:rPr>
        <w:t>Leptasterias</w:t>
      </w:r>
      <w:proofErr w:type="spellEnd"/>
      <w:r w:rsidR="003D6C33">
        <w:rPr>
          <w:i/>
        </w:rPr>
        <w:t xml:space="preserve"> </w:t>
      </w:r>
      <w:r w:rsidR="003D6C33" w:rsidRPr="003D6C33">
        <w:t>spp.</w:t>
      </w:r>
      <w:r>
        <w:t>)</w:t>
      </w:r>
      <w:r w:rsidR="004378FD">
        <w:t>(Fig. 2)</w:t>
      </w:r>
      <w:r>
        <w:t xml:space="preserve">. </w:t>
      </w:r>
    </w:p>
    <w:p w14:paraId="372D7369" w14:textId="522C7793"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22" w:name="_u6kl6dz0q0ha" w:colFirst="0" w:colLast="0"/>
      <w:bookmarkEnd w:id="22"/>
      <w:r>
        <w:t xml:space="preserve">Multivariate analyses of kelp forest community guilds </w:t>
      </w:r>
    </w:p>
    <w:p w14:paraId="5F09EF93" w14:textId="5E53ABF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w:t>
      </w:r>
      <w:r>
        <w:lastRenderedPageBreak/>
        <w:t xml:space="preserve">among-site differences as shown in the three ordinations (CAP, Fig. 3)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3F9925CF" w:rsidR="00471A3D" w:rsidRDefault="00EF0B3C">
      <w:r>
        <w:t xml:space="preserve">Beyond the broad patterns in the amount of variance explained, it is valuable to understand the specific causes of variation within guilds. For kelp, Sites ordinated based on the prevalence of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the two canopy kelps, which loaded in opposite directions on both the first and second axis (Fig. 3a</w:t>
      </w:r>
      <w:proofErr w:type="gramStart"/>
      <w:r>
        <w:t>,b</w:t>
      </w:r>
      <w:proofErr w:type="gramEnd"/>
      <w:r>
        <w:t xml:space="preserve">). In the context of our data, this result makes sense as three sites are </w:t>
      </w:r>
      <w:proofErr w:type="spellStart"/>
      <w:r>
        <w:rPr>
          <w:i/>
        </w:rPr>
        <w:t>Nereocystis</w:t>
      </w:r>
      <w:proofErr w:type="spellEnd"/>
      <w:r>
        <w:t xml:space="preserve"> dominated (</w:t>
      </w:r>
      <w:proofErr w:type="spellStart"/>
      <w:r>
        <w:t>Tatoosh</w:t>
      </w:r>
      <w:proofErr w:type="spellEnd"/>
      <w:r>
        <w:t xml:space="preserve"> Island, Destruction Island, and Cape Alava) while the others are </w:t>
      </w:r>
      <w:proofErr w:type="spellStart"/>
      <w:r>
        <w:rPr>
          <w:i/>
        </w:rPr>
        <w:t>Macrocystis</w:t>
      </w:r>
      <w:proofErr w:type="spellEnd"/>
      <w:r>
        <w:t xml:space="preserve"> dominated (</w:t>
      </w:r>
      <w:proofErr w:type="spellStart"/>
      <w:r>
        <w:t>Neah</w:t>
      </w:r>
      <w:proofErr w:type="spellEnd"/>
      <w:r>
        <w:t xml:space="preserve">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w:t>
      </w:r>
      <w:r w:rsidR="004378FD">
        <w:t xml:space="preserve"> </w:t>
      </w:r>
      <w:r w:rsidR="00735927">
        <w:fldChar w:fldCharType="begin"/>
      </w:r>
      <w:r w:rsidR="00735927">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fldChar w:fldCharType="separate"/>
      </w:r>
      <w:r w:rsidR="00735927">
        <w:rPr>
          <w:noProof/>
        </w:rPr>
        <w:t>(Dayton et al. 1984)</w:t>
      </w:r>
      <w:r w:rsidR="00735927">
        <w:fldChar w:fldCharType="end"/>
      </w:r>
      <w:r>
        <w:t>. We found very little evidence of shared temporal effects for kelp (Year effect, r</w:t>
      </w:r>
      <w:r>
        <w:rPr>
          <w:vertAlign w:val="superscript"/>
        </w:rPr>
        <w:t>2</w:t>
      </w:r>
      <w:r>
        <w:t xml:space="preserve"> = 0.02), and only minor indication of site-specific year 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040F914D" w:rsidR="00471A3D" w:rsidRDefault="00EF0B3C">
      <w:r>
        <w:lastRenderedPageBreak/>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 </w:t>
      </w:r>
      <w:r w:rsidR="000F1A32">
        <w:t>Depth or Site x Depth explained very little of the variance for i</w:t>
      </w:r>
      <w:r>
        <w:t>nvertebrates by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7777777" w:rsidR="00471A3D" w:rsidRDefault="00EF0B3C">
      <w:r>
        <w:t>Variability in the fish guild was the least well explained by Site, Year, and Depth (Fig. 3e</w:t>
      </w:r>
      <w:proofErr w:type="gramStart"/>
      <w:r>
        <w:t>,f</w:t>
      </w:r>
      <w:proofErr w:type="gramEnd"/>
      <w:r>
        <w:t>, Fig. 4). While Site did explain most of the variation not in the residual term (r</w:t>
      </w:r>
      <w:r>
        <w:rPr>
          <w:vertAlign w:val="superscript"/>
        </w:rPr>
        <w:t>2</w:t>
      </w:r>
      <w:r>
        <w:t xml:space="preserve"> = 0.12), there was less separation among sites in the ordinations (Fig. 3e). While </w:t>
      </w:r>
      <w:proofErr w:type="spellStart"/>
      <w:r>
        <w:t>Neah</w:t>
      </w:r>
      <w:proofErr w:type="spellEnd"/>
      <w:r>
        <w:t xml:space="preserve"> Bay and Cape Johnson showed some separation from the other location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w:t>
      </w:r>
      <w:r>
        <w:lastRenderedPageBreak/>
        <w:t xml:space="preserve">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23" w:name="_8ord3kzb5sb4" w:colFirst="0" w:colLast="0"/>
      <w:bookmarkEnd w:id="23"/>
      <w:r>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7777777" w:rsidR="00471A3D" w:rsidRDefault="00EF0B3C">
      <w:r>
        <w:t xml:space="preserve">Consideration of site- and year-specific variation revealed an apparent strong,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Figs. S5 &amp; S6). As a result, it is hard to come to firm conclusions regarding this relationship. </w:t>
      </w:r>
      <w:proofErr w:type="spellStart"/>
      <w:r>
        <w:rPr>
          <w:i/>
        </w:rPr>
        <w:t>Nereocystis</w:t>
      </w:r>
      <w:proofErr w:type="spellEnd"/>
      <w:r>
        <w:rPr>
          <w:i/>
        </w:rPr>
        <w:t xml:space="preserve"> </w:t>
      </w:r>
      <w:r>
        <w:t xml:space="preserve">showed no obvious relationship to urchin density across sites and years (Fig. 5b).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w:t>
      </w:r>
      <w:r>
        <w:lastRenderedPageBreak/>
        <w:t xml:space="preserve">Fig. 5d) and thus </w:t>
      </w:r>
      <w:proofErr w:type="spellStart"/>
      <w:r>
        <w:t>Tatoosh</w:t>
      </w:r>
      <w:proofErr w:type="spellEnd"/>
      <w:r>
        <w:t xml:space="preserve"> Island is largely responsible for the urchin-kelp relationship at the region-scale (Fig. 5a)</w:t>
      </w:r>
    </w:p>
    <w:p w14:paraId="707792D2" w14:textId="78601DC0"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 two kelps found there to determine whether these increased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77777777" w:rsidR="00471A3D" w:rsidRDefault="00EF0B3C">
      <w:pPr>
        <w:pStyle w:val="Heading2"/>
      </w:pPr>
      <w:bookmarkStart w:id="24" w:name="_kht2apu2sjj7" w:colFirst="0" w:colLast="0"/>
      <w:bookmarkEnd w:id="24"/>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included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0) and using the sum of all three kelps as predictors (</w:t>
      </w:r>
      <w:proofErr w:type="gramStart"/>
      <w:r>
        <w:t>ΔAIC  =</w:t>
      </w:r>
      <w:proofErr w:type="gramEnd"/>
      <w:r>
        <w:t xml:space="preserve">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w:t>
      </w:r>
      <w:r w:rsidRPr="00CE37D1">
        <w:lastRenderedPageBreak/>
        <w:t xml:space="preserve">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 xml:space="preserve">the abundance portion of the hurdle model, the model including only the random effect Year had the lowest </w:t>
      </w:r>
      <w:proofErr w:type="spellStart"/>
      <w:r>
        <w:t>AICc</w:t>
      </w:r>
      <w:proofErr w:type="spellEnd"/>
      <w:r>
        <w:t xml:space="preserve"> (Table S11). The next best model included both random effects Year and Site, and had an </w:t>
      </w:r>
      <w:proofErr w:type="spellStart"/>
      <w:r>
        <w:t>AICc</w:t>
      </w:r>
      <w:proofErr w:type="spellEnd"/>
      <w:r>
        <w:t xml:space="preserve"> value 2.17 points higher. </w:t>
      </w:r>
    </w:p>
    <w:p w14:paraId="5369243B" w14:textId="77777777" w:rsidR="00471A3D" w:rsidRDefault="00EF0B3C">
      <w:pPr>
        <w:pStyle w:val="Heading1"/>
      </w:pPr>
      <w:bookmarkStart w:id="25" w:name="_1nzuexzh0v9h" w:colFirst="0" w:colLast="0"/>
      <w:bookmarkEnd w:id="25"/>
      <w:r>
        <w:t>Discussion</w:t>
      </w:r>
    </w:p>
    <w:p w14:paraId="039FBBD6" w14:textId="7A345D47"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del w:id="26" w:author="Steve Lonhart" w:date="2022-03-17T13:29:00Z">
        <w:r w:rsidR="009A42A8" w:rsidDel="00CE183E">
          <w:delText xml:space="preserve"> </w:delText>
        </w:r>
      </w:del>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t>
      </w:r>
      <w:r>
        <w:lastRenderedPageBreak/>
        <w:t xml:space="preserve">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3F81FF9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and we did not see 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21D96">
        <w:t xml:space="preserve"> and</w:t>
      </w:r>
      <w:r w:rsidR="004828AC">
        <w:t xml:space="preserve">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w:t>
      </w:r>
      <w:r>
        <w:t xml:space="preserve">than in </w:t>
      </w:r>
      <w:r w:rsidR="004828AC">
        <w:t xml:space="preserve">Northern </w:t>
      </w:r>
      <w:r>
        <w:t>California</w:t>
      </w:r>
      <w:r w:rsidR="00006FBC">
        <w:t>, which may explain persistence of kelp-dominated habitat 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lastRenderedPageBreak/>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moderate</w:t>
      </w:r>
      <w:r w:rsidR="003A4E83">
        <w:t xml:space="preserv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12ECB9D0" w:rsidR="00A5249A" w:rsidRPr="00640B60" w:rsidRDefault="008D6D2E" w:rsidP="00893A3F">
      <w:pPr>
        <w:rPr>
          <w:color w:val="A6A6A6" w:themeColor="background1" w:themeShade="A6"/>
        </w:rPr>
      </w:pPr>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 xml:space="preserve">along the Washington coast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t xml:space="preserve"> comparable to the period prior to the shift to urchin-dominated habitat in Northern California.</w:t>
      </w:r>
      <w:r w:rsidR="00893A3F">
        <w:t xml:space="preserve"> </w:t>
      </w:r>
      <w:r w:rsidR="00587703">
        <w:t>Moreover, the increase in urchin density on the Washington coast occurred well after the 2013-2014 drop in kelp density.</w:t>
      </w:r>
      <w:r w:rsidR="00577222">
        <w:t xml:space="preserve"> </w:t>
      </w:r>
      <w:bookmarkStart w:id="27" w:name="_GoBack"/>
      <w:bookmarkEnd w:id="27"/>
      <w:r w:rsidR="00893A3F" w:rsidRPr="00640B60">
        <w:rPr>
          <w:color w:val="A6A6A6" w:themeColor="background1" w:themeShade="A6"/>
        </w:rPr>
        <w:t xml:space="preserve"> </w:t>
      </w:r>
    </w:p>
    <w:p w14:paraId="3AABAB4F" w14:textId="7D728484"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there was a</w:t>
      </w:r>
      <w:r w:rsidR="003A4E83">
        <w:t xml:space="preserve"> substantial increase in purple urchins</w:t>
      </w:r>
      <w:r w:rsidR="003A4E83">
        <w:t xml:space="preserve"> (Fig.</w:t>
      </w:r>
      <w:r w:rsidR="00643C4E">
        <w:t xml:space="preserve"> </w:t>
      </w:r>
      <w:r w:rsidR="003A4E83">
        <w:t>S6)</w:t>
      </w:r>
      <w:r w:rsidR="003A4E83">
        <w:t xml:space="preserve">,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w:t>
      </w:r>
      <w:r w:rsidR="00F1166A">
        <w:lastRenderedPageBreak/>
        <w:t>(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more 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YsIEtyaWVnaXNjaCBl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OTQwLTk0MTwvcGFnZXM+PHZvbHVtZT4zMTQ8L3ZvbHVtZT48bnVtYmVyPjU4MDE8L251bWJlcj48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Y2NS02Nzc8L3BhZ2VzPjx2b2x1bWU+MTkwPC92b2x1bWU+PG51bWJl
cj4zPC9udW1iZXI+PGVkaXRpb24+MjAxOS8wNi8zMDwvZWRpdGlvbj48ZGF0ZXM+PHllYXI+MjAx
OTwveWVhcj48cHViLWRhdGVzPjxkYXRlPkp1bDwvZGF0ZT48L3B1Yi1kYXRlcz48L2RhdGVzPjxp
c2JuPjE0MzItMTkzOSAoRWxlY3Ryb25pYykmI3hEOzAwMjktODU0OSAoTGlua2luZyk8L2lzYm4+
PGFjY2Vzc2lvbi1udW0+MzEyNTAxODg8L2FjY2Vzc2lvbi1udW0+PHVybHM+PHJlbGF0ZWQtdXJs
cz48dXJsPmh0dHBzOi8vd3d3Lm5jYmkubmxtLm5paC5nb3YvcHVibWVkLzMxMjUwMTg4PC91cmw+
PC9yZWxhdGVkLXVybHM+PC91cmxzPjxlbGVjdHJvbmljLXJlc291cmNlLW51bT4xMC4xMDA3L3Mw
MDQ0Mi0wMTktMDQ0NDUtNjwvZWxlY3Ryb25pYy1yZXNvdXJjZS1udW0+PGxhbmd1YWdlPkVuZ2xp
c2g8L2xhbmd1YWdlPjwvcmVjb3JkPjwvQ2l0ZT48L0VuZE5vdGU+AG==
</w:fldData>
        </w:fldChar>
      </w:r>
      <w:r w:rsidR="00735927">
        <w:rPr>
          <w:color w:val="000000" w:themeColor="text1"/>
        </w:rPr>
        <w:instrText xml:space="preserve"> ADDIN EN.CITE </w:instrText>
      </w:r>
      <w:r w:rsidR="00735927">
        <w:rPr>
          <w:color w:val="000000" w:themeColor="text1"/>
        </w:rPr>
        <w:fldChar w:fldCharType="begin">
          <w:fldData xml:space="preserve">PEVuZE5vdGU+PENpdGU+PEF1dGhvcj5QZWFyc2U8L0F1dGhvcj48WWVhcj4yMDA2PC9ZZWFyPjxS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OTQwLTk0MTwvcGFnZXM+PHZvbHVtZT4zMTQ8L3ZvbHVtZT48bnVtYmVyPjU4MDE8L251bWJlcj48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Y2NS02Nzc8L3BhZ2VzPjx2b2x1bWU+MTkwPC92b2x1bWU+PG51bWJl
cj4zPC9udW1iZXI+PGVkaXRpb24+MjAxOS8wNi8zMDwvZWRpdGlvbj48ZGF0ZXM+PHllYXI+MjAx
OTwveWVhcj48cHViLWRhdGVzPjxkYXRlPkp1bDwvZGF0ZT48L3B1Yi1kYXRlcz48L2RhdGVzPjxp
c2JuPjE0MzItMTkzOSAoRWxlY3Ryb25pYykmI3hEOzAwMjktODU0OSAoTGlua2luZyk8L2lzYm4+
PGFjY2Vzc2lvbi1udW0+MzEyNTAxODg8L2FjY2Vzc2lvbi1udW0+PHVybHM+PHJlbGF0ZWQtdXJs
cz48dXJsPmh0dHBzOi8vd3d3Lm5jYmkubmxtLm5paC5nb3YvcHVibWVkLzMxMjUwMTg4PC91cmw+
PC9yZWxhdGVkLXVybHM+PC91cmxzPjxlbGVjdHJvbmljLXJlc291cmNlLW51bT4xMC4xMDA3L3Mw
MDQ0Mi0wMTktMDQ0NDUtNjwvZWxlY3Ryb25pYy1yZXNvdXJjZS1udW0+PGxhbmd1YWdlPkVuZ2xp
c2g8L2xhbmd1YWdlPjwvcmVjb3JkPjwvQ2l0ZT48L0VuZE5vdGU+AG==
</w:fldData>
        </w:fldChar>
      </w:r>
      <w:r w:rsidR="00735927">
        <w:rPr>
          <w:color w:val="000000" w:themeColor="text1"/>
        </w:rPr>
        <w:instrText xml:space="preserve"> ADDIN EN.CITE.DATA </w:instrText>
      </w:r>
      <w:r w:rsidR="00735927">
        <w:rPr>
          <w:color w:val="000000" w:themeColor="text1"/>
        </w:rPr>
      </w:r>
      <w:r w:rsidR="00735927">
        <w:rPr>
          <w:color w:val="000000" w:themeColor="text1"/>
        </w:rPr>
        <w:fldChar w:fldCharType="end"/>
      </w:r>
      <w:r w:rsidR="00735927">
        <w:rPr>
          <w:color w:val="000000" w:themeColor="text1"/>
        </w:rPr>
        <w:fldChar w:fldCharType="separate"/>
      </w:r>
      <w:r w:rsidR="00735927">
        <w:rPr>
          <w:noProof/>
          <w:color w:val="000000" w:themeColor="text1"/>
        </w:rPr>
        <w:t>(Pearse 2006, Kriegisch et al. 2019)</w:t>
      </w:r>
      <w:r w:rsidR="00735927">
        <w:rPr>
          <w:color w:val="000000" w:themeColor="text1"/>
        </w:rPr>
        <w:fldChar w:fldCharType="end"/>
      </w:r>
      <w:r w:rsidR="0034083C" w:rsidRPr="00135413">
        <w:rPr>
          <w:color w:val="000000" w:themeColor="text1"/>
        </w:rPr>
        <w:t xml:space="preserve">, while lack of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34083C" w:rsidRPr="00135413">
        <w:rPr>
          <w:color w:val="000000" w:themeColor="text1"/>
        </w:rPr>
        <w:t xml:space="preserve"> </w:t>
      </w:r>
    </w:p>
    <w:p w14:paraId="7B8D4C6A" w14:textId="34E8C770"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proofErr w:type="spellStart"/>
      <w:r>
        <w:rPr>
          <w:i/>
        </w:rPr>
        <w:t>Pycnopodia</w:t>
      </w:r>
      <w:proofErr w:type="spellEnd"/>
      <w:r>
        <w:rPr>
          <w:i/>
        </w:rPr>
        <w:t xml:space="preserve">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ea stars were uncommon</w:t>
      </w:r>
      <w:r w:rsidR="003D5E2C">
        <w:t>; i</w:t>
      </w:r>
      <w:r>
        <w:t xml:space="preserve">n fact, we saw only eight </w:t>
      </w:r>
      <w:proofErr w:type="spellStart"/>
      <w:r>
        <w:rPr>
          <w:i/>
        </w:rPr>
        <w:t>Pycnopodia</w:t>
      </w:r>
      <w:proofErr w:type="spellEnd"/>
      <w:r>
        <w:t xml:space="preserve"> over the whole survey from 2015-2021 declining from four in 201</w:t>
      </w:r>
      <w:r w:rsidR="003D5E2C">
        <w:t>6</w:t>
      </w:r>
      <w:r>
        <w:t xml:space="preserve"> to zero in 2021. The lack of any recovery of sea star 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2379DAFE" w:rsidR="00471A3D" w:rsidRDefault="00EF0B3C">
      <w:r>
        <w:t xml:space="preserve">The lack of strong temporal variation in the assemblage structure of the analyzed fish community corresponds well with the long life spans of many of the </w:t>
      </w:r>
      <w:r>
        <w:lastRenderedPageBreak/>
        <w:t>species and the relatively small, and short-term, impact of ocean warming on kelps in Washington. It does stand in contrast to other regions, such as Baja California, where persistent and pervasive loss of kelp (</w:t>
      </w:r>
      <w:proofErr w:type="spellStart"/>
      <w:r>
        <w:rPr>
          <w:i/>
        </w:rPr>
        <w:t>Macrocystis</w:t>
      </w:r>
      <w:proofErr w:type="spellEnd"/>
      <w:r>
        <w:t>)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2017 following high recruitment of </w:t>
      </w:r>
      <w:r w:rsidR="00BC2B2F">
        <w:t>YTB</w:t>
      </w:r>
      <w:r>
        <w:t xml:space="preserve"> rockfishes in 2016</w:t>
      </w:r>
      <w:r w:rsidR="00484E6B">
        <w:t xml:space="preserve">. Von </w:t>
      </w:r>
      <w:r w:rsidR="001822E9">
        <w:t>Bertalanffy</w:t>
      </w:r>
      <w:r w:rsidR="00484E6B">
        <w:t xml:space="preserve"> grow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69B6C7D2"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w:t>
      </w:r>
      <w:r>
        <w:lastRenderedPageBreak/>
        <w:t>exhibited a positive correlation with the abundance of canopy kelps (no matter which combination of kelps we considered), reinforcing the role of kelp forests as essential fish habita</w:t>
      </w:r>
      <w:r w:rsidRPr="00E73183">
        <w:t xml:space="preserve">t </w:t>
      </w:r>
      <w:r w:rsidR="00735927">
        <w:fldChar w:fldCharType="begin"/>
      </w:r>
      <w:r w:rsidR="00735927">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735927">
        <w:fldChar w:fldCharType="separate"/>
      </w:r>
      <w:r w:rsidR="00735927">
        <w:rPr>
          <w:noProof/>
        </w:rPr>
        <w:t>(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20ADBAC7" w:rsidR="00471A3D" w:rsidRDefault="00EF0B3C">
      <w:r>
        <w:t xml:space="preserve">Overall, this study from a relatively understudied region adds to a growing body of information about kelp forest communities in the Northeastern Pacific. We suggest that in Washington the combination of lower thermal stress and less total kelp canopy loss, lower total sea urchin densities, and lower sea urchin food intake in colder water </w:t>
      </w:r>
      <w:r w:rsidR="00735927">
        <w:fldChar w:fldCharType="begin"/>
      </w:r>
      <w:r w:rsidR="00735927">
        <w:instrText xml:space="preserve"> ADDIN EN.CITE &lt;EndNote&gt;&lt;Cite&gt;&lt;Author&gt;Siikavuopio&lt;/Author&gt;&lt;Year&gt;2008&lt;/Year&gt;&lt;RecNum&gt;8702&lt;/RecNum&gt;&lt;DisplayText&gt;(Siikavuopio et al. 2008)&lt;/DisplayText&gt;&lt;record&gt;&lt;rec-number&gt;8702&lt;/rec-number&gt;&lt;foreign-keys&gt;&lt;key app="EN" db-id="prxrzzvdy0x2s4ee00qpxptadsswa02rwx0p" timestamp="1646943412"&gt;8702&lt;/key&gt;&lt;/foreign-keys&gt;&lt;ref-type name="Journal Article"&gt;17&lt;/ref-type&gt;&lt;contributors&gt;&lt;authors&gt;&lt;author&gt;Siikavuopio, Sten Ivar&lt;/author&gt;&lt;author&gt;Mortensen, Atle&lt;/author&gt;&lt;author&gt;Christiansen, Jørgen S.&lt;/author&gt;&lt;/authors&gt;&lt;/contributors&gt;&lt;titles&gt;&lt;title&gt;Effects of body weight and temperature on feed intake, gonad growth and oxygen consumption in green sea urchin, Strongylocentrotus droebachiensis&lt;/title&gt;&lt;secondary-title&gt;Aquaculture&lt;/secondary-title&gt;&lt;/titles&gt;&lt;periodical&gt;&lt;full-title&gt;Aquaculture&lt;/full-title&gt;&lt;/periodical&gt;&lt;pages&gt;77-82&lt;/pages&gt;&lt;volume&gt;281&lt;/volume&gt;&lt;number&gt;1&lt;/number&gt;&lt;keywords&gt;&lt;keyword&gt;Sea urchin&lt;/keyword&gt;&lt;keyword&gt;Oxygen consumption&lt;/keyword&gt;&lt;keyword&gt;Body size&lt;/keyword&gt;&lt;keyword&gt;Temperature&lt;/keyword&gt;&lt;keyword&gt;Energy partitioning&lt;/keyword&gt;&lt;/keywords&gt;&lt;dates&gt;&lt;year&gt;2008&lt;/year&gt;&lt;pub-dates&gt;&lt;date&gt;2008/09/01/&lt;/date&gt;&lt;/pub-dates&gt;&lt;/dates&gt;&lt;isbn&gt;0044-8486&lt;/isbn&gt;&lt;urls&gt;&lt;related-urls&gt;&lt;url&gt;https://www.sciencedirect.com/science/article/pii/S0044848608004006&lt;/url&gt;&lt;/related-urls&gt;&lt;/urls&gt;&lt;electronic-resource-num&gt;https://doi.org/10.1016/j.aquaculture.2008.05.033&lt;/electronic-resource-num&gt;&lt;/record&gt;&lt;/Cite&gt;&lt;/EndNote&gt;</w:instrText>
      </w:r>
      <w:r w:rsidR="00735927">
        <w:fldChar w:fldCharType="separate"/>
      </w:r>
      <w:r w:rsidR="00735927">
        <w:rPr>
          <w:noProof/>
        </w:rPr>
        <w:t>(Siikavuopio et al. 2008)</w:t>
      </w:r>
      <w:r w:rsidR="00735927">
        <w:fldChar w:fldCharType="end"/>
      </w:r>
      <w:r>
        <w:t xml:space="preserve"> may have limited the impacts of sea urchin herbivory on kelp and precluded a transition to sea urchin barrens like the one observed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 xml:space="preserve">(Schindler et al. 2015, </w:t>
      </w:r>
      <w:r w:rsidR="00735927">
        <w:rPr>
          <w:noProof/>
        </w:rPr>
        <w:lastRenderedPageBreak/>
        <w:t>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ins w:id="28" w:author="Nick.Tolimieri" w:date="2022-03-21T14:25:00Z">
        <w:r w:rsidR="00462C1A">
          <w:t xml:space="preserve"> </w:t>
        </w:r>
      </w:ins>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by increasing the probability that kelp densities remain high in at least a few places at any one time, protection of a portfolio of kelp forest locations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ensure the protection of 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29" w:name="_2ckoofy96g8s" w:colFirst="0" w:colLast="0"/>
      <w:bookmarkEnd w:id="29"/>
      <w:r>
        <w:t>Acknowledgements</w:t>
      </w:r>
    </w:p>
    <w:p w14:paraId="3883BB87" w14:textId="260114DF" w:rsidR="00471A3D" w:rsidRDefault="00EF0B3C">
      <w:r>
        <w:t xml:space="preserve">We thank </w:t>
      </w:r>
      <w:r>
        <w:rPr>
          <w:highlight w:val="yellow"/>
        </w:rPr>
        <w:t>XX</w:t>
      </w:r>
      <w:r>
        <w:t xml:space="preserve"> anonymous reviewers, </w:t>
      </w:r>
      <w:r>
        <w:rPr>
          <w:highlight w:val="yellow"/>
        </w:rPr>
        <w:t>XX</w:t>
      </w:r>
      <w:r>
        <w:t xml:space="preserve">, and </w:t>
      </w:r>
      <w:r>
        <w:rPr>
          <w:highlight w:val="yellow"/>
        </w:rPr>
        <w:t>XX</w:t>
      </w:r>
      <w:r>
        <w:t xml:space="preserve"> for critical review. </w:t>
      </w:r>
      <w:r>
        <w:rPr>
          <w:highlight w:val="yellow"/>
        </w:rPr>
        <w:t xml:space="preserve">We thank the Makah and Quileute for </w:t>
      </w:r>
      <w:r w:rsidR="00C40551">
        <w:t>….</w:t>
      </w:r>
      <w:r>
        <w:t xml:space="preserve">, L. </w:t>
      </w:r>
      <w:proofErr w:type="spellStart"/>
      <w:r>
        <w:t>Antram</w:t>
      </w:r>
      <w:proofErr w:type="spellEnd"/>
      <w:r>
        <w:t xml:space="preserve">, the NOAA Dive Center, </w:t>
      </w:r>
      <w:r>
        <w:rPr>
          <w:shd w:val="clear" w:color="auto" w:fill="FF9900"/>
        </w:rPr>
        <w:t xml:space="preserve">sanctuary </w:t>
      </w:r>
      <w:r w:rsidR="00C40551">
        <w:rPr>
          <w:shd w:val="clear" w:color="auto" w:fill="FF9900"/>
        </w:rPr>
        <w:t>staff</w:t>
      </w:r>
      <w:r>
        <w:t xml:space="preserve">, and USCG Station </w:t>
      </w:r>
      <w:proofErr w:type="spellStart"/>
      <w:r>
        <w:t>Neah</w:t>
      </w:r>
      <w:proofErr w:type="spellEnd"/>
      <w:r>
        <w:t xml:space="preserve"> Bay for logistical support. Special thanks to R.C. Wilson and B.J. Wagner. </w:t>
      </w:r>
    </w:p>
    <w:p w14:paraId="30BDF20D" w14:textId="77777777" w:rsidR="00471A3D" w:rsidRDefault="00EF0B3C">
      <w:pPr>
        <w:pStyle w:val="Heading1"/>
      </w:pPr>
      <w:bookmarkStart w:id="30" w:name="_tfgwewy7a3j9" w:colFirst="0" w:colLast="0"/>
      <w:bookmarkEnd w:id="30"/>
      <w:r>
        <w:lastRenderedPageBreak/>
        <w:br w:type="page"/>
      </w:r>
    </w:p>
    <w:p w14:paraId="01FBA58F" w14:textId="77777777" w:rsidR="00471A3D" w:rsidRDefault="00EF0B3C">
      <w:pPr>
        <w:pStyle w:val="Heading1"/>
      </w:pPr>
      <w:bookmarkStart w:id="31" w:name="_jyj55lpsprbv" w:colFirst="0" w:colLast="0"/>
      <w:bookmarkEnd w:id="31"/>
      <w:r>
        <w:lastRenderedPageBreak/>
        <w:t>Literature Cited</w:t>
      </w:r>
    </w:p>
    <w:p w14:paraId="773F4EC1" w14:textId="243AEF62" w:rsidR="00471A3D" w:rsidRDefault="00EF0B3C" w:rsidP="000D6AFE">
      <w:bookmarkStart w:id="32" w:name="_vq7lwaa8xm4l" w:colFirst="0" w:colLast="0"/>
      <w:bookmarkEnd w:id="32"/>
      <w:r>
        <w:br w:type="page"/>
      </w:r>
    </w:p>
    <w:p w14:paraId="52BD4563" w14:textId="77777777" w:rsidR="00471A3D" w:rsidRDefault="00EF0B3C">
      <w:pPr>
        <w:pStyle w:val="Heading1"/>
      </w:pPr>
      <w:bookmarkStart w:id="33" w:name="_x7i6qakwgxpk" w:colFirst="0" w:colLast="0"/>
      <w:bookmarkEnd w:id="33"/>
      <w:r>
        <w:lastRenderedPageBreak/>
        <w:t>Figures</w:t>
      </w:r>
    </w:p>
    <w:p w14:paraId="421BC9CC" w14:textId="77777777" w:rsidR="00471A3D" w:rsidRDefault="00471A3D"/>
    <w:p w14:paraId="3F1960FD" w14:textId="77777777" w:rsidR="00471A3D" w:rsidRDefault="00EF0B3C">
      <w:pPr>
        <w:ind w:firstLine="0"/>
        <w:jc w:val="center"/>
      </w:pPr>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0"/>
                    <a:srcRect/>
                    <a:stretch>
                      <a:fillRect/>
                    </a:stretch>
                  </pic:blipFill>
                  <pic:spPr>
                    <a:xfrm>
                      <a:off x="0" y="0"/>
                      <a:ext cx="5943600" cy="4610100"/>
                    </a:xfrm>
                    <a:prstGeom prst="rect">
                      <a:avLst/>
                    </a:prstGeom>
                    <a:ln/>
                  </pic:spPr>
                </pic:pic>
              </a:graphicData>
            </a:graphic>
          </wp:inline>
        </w:drawing>
      </w:r>
    </w:p>
    <w:p w14:paraId="4BAAA77F" w14:textId="77777777" w:rsidR="00471A3D" w:rsidRDefault="00471A3D"/>
    <w:p w14:paraId="6CE887F4" w14:textId="77777777" w:rsidR="00471A3D" w:rsidRDefault="00EF0B3C">
      <w:pPr>
        <w:pStyle w:val="Heading5"/>
      </w:pPr>
      <w:bookmarkStart w:id="34" w:name="_xh2yuyi7vi5o" w:colFirst="0" w:colLast="0"/>
      <w:bookmarkEnd w:id="34"/>
      <w:r>
        <w:t>Figure 1. Location of the five study sites with distribution of floating kelp shown in green. Sites with round dots have wave/wind exposure scores of ~13k, whereas sites with triangles have scores of ~</w:t>
      </w:r>
      <w:commentRangeStart w:id="35"/>
      <w:commentRangeStart w:id="36"/>
      <w:r>
        <w:t>100-150k</w:t>
      </w:r>
      <w:commentRangeEnd w:id="35"/>
      <w:r>
        <w:commentReference w:id="35"/>
      </w:r>
      <w:commentRangeEnd w:id="36"/>
      <w:r w:rsidR="00D32FEB">
        <w:rPr>
          <w:rStyle w:val="CommentReference"/>
          <w:color w:val="auto"/>
        </w:rPr>
        <w:commentReference w:id="36"/>
      </w:r>
      <w:r>
        <w:t xml:space="preserve">. Plots on right (2003-2021) are: a) Mean SST of the warmest month averaged across the five sites, and b) mean cover of canopy kelps summed across the five study sites. Gray envelope in (a) is +/- 1.0 </w:t>
      </w:r>
      <w:proofErr w:type="spellStart"/>
      <w:r>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r:link="rId12"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37" w:name="_mtrc7z2fgaa" w:colFirst="0" w:colLast="0"/>
      <w:bookmarkEnd w:id="37"/>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3799368" cy="6912864"/>
                    </a:xfrm>
                    <a:prstGeom prst="rect">
                      <a:avLst/>
                    </a:prstGeom>
                    <a:ln/>
                  </pic:spPr>
                </pic:pic>
              </a:graphicData>
            </a:graphic>
          </wp:inline>
        </w:drawing>
      </w:r>
    </w:p>
    <w:p w14:paraId="36D0E4F9" w14:textId="52DDD095" w:rsidR="00471A3D" w:rsidRDefault="00EF0B3C">
      <w:pPr>
        <w:pStyle w:val="Heading5"/>
      </w:pPr>
      <w:bookmarkStart w:id="38" w:name="_mt07ceww4l6x" w:colFirst="0" w:colLast="0"/>
      <w:bookmarkEnd w:id="38"/>
      <w:r>
        <w:lastRenderedPageBreak/>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4572000" cy="3003176"/>
                    </a:xfrm>
                    <a:prstGeom prst="rect">
                      <a:avLst/>
                    </a:prstGeom>
                    <a:ln/>
                  </pic:spPr>
                </pic:pic>
              </a:graphicData>
            </a:graphic>
          </wp:inline>
        </w:drawing>
      </w:r>
    </w:p>
    <w:p w14:paraId="6E70E5B3" w14:textId="577FC571" w:rsidR="00471A3D" w:rsidRDefault="00EF0B3C">
      <w:pPr>
        <w:pStyle w:val="Heading5"/>
      </w:pPr>
      <w:bookmarkStart w:id="39" w:name="_4bme7ouk12lb" w:colFirst="0" w:colLast="0"/>
      <w:bookmarkEnd w:id="39"/>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5943600" cy="5092700"/>
                    </a:xfrm>
                    <a:prstGeom prst="rect">
                      <a:avLst/>
                    </a:prstGeom>
                    <a:ln/>
                  </pic:spPr>
                </pic:pic>
              </a:graphicData>
            </a:graphic>
          </wp:inline>
        </w:drawing>
      </w:r>
    </w:p>
    <w:p w14:paraId="05B24DA9" w14:textId="30FC01CF" w:rsidR="00471A3D" w:rsidRDefault="00EF0B3C">
      <w:pPr>
        <w:pStyle w:val="Heading5"/>
      </w:pPr>
      <w:bookmarkStart w:id="40" w:name="_7xmf17j1uw2r" w:colFirst="0" w:colLast="0"/>
      <w:bookmarkEnd w:id="40"/>
      <w:r>
        <w:t xml:space="preserve">Figure 5. Relationship between the density of kelp stipe and total urchin density at different spatial scales: a) </w:t>
      </w:r>
      <w:proofErr w:type="spellStart"/>
      <w:r>
        <w:t>coastwide</w:t>
      </w:r>
      <w:proofErr w:type="spellEnd"/>
      <w:r>
        <w:t xml:space="preserve"> across years, site by year means for b) </w:t>
      </w:r>
      <w:proofErr w:type="spellStart"/>
      <w:r>
        <w:rPr>
          <w:i/>
        </w:rPr>
        <w:t>Macrocystis</w:t>
      </w:r>
      <w:proofErr w:type="spellEnd"/>
      <w:r>
        <w:t xml:space="preserve">, c) </w:t>
      </w:r>
      <w:proofErr w:type="spellStart"/>
      <w:r>
        <w:rPr>
          <w:i/>
        </w:rPr>
        <w:t>Nereocystis</w:t>
      </w:r>
      <w:proofErr w:type="spellEnd"/>
      <w:r>
        <w:rPr>
          <w:i/>
        </w:rPr>
        <w:t xml:space="preserve">, </w:t>
      </w:r>
      <w:r>
        <w:t xml:space="preserve">d) </w:t>
      </w:r>
      <w:proofErr w:type="spellStart"/>
      <w:r>
        <w:rPr>
          <w:i/>
        </w:rPr>
        <w:t>Pterygophora</w:t>
      </w:r>
      <w:proofErr w:type="spellEnd"/>
      <w:r>
        <w:rPr>
          <w:i/>
        </w:rPr>
        <w:t xml:space="preserve">, </w:t>
      </w:r>
      <w:r>
        <w:t xml:space="preserve">and at the transect level at </w:t>
      </w:r>
      <w:proofErr w:type="spellStart"/>
      <w:r>
        <w:t>Tatoosh</w:t>
      </w:r>
      <w:proofErr w:type="spellEnd"/>
      <w:r>
        <w:t xml:space="preserve"> Island for e) </w:t>
      </w:r>
      <w:proofErr w:type="spellStart"/>
      <w:r>
        <w:rPr>
          <w:i/>
        </w:rPr>
        <w:t>Nereocystis</w:t>
      </w:r>
      <w:proofErr w:type="spellEnd"/>
      <w:r>
        <w:rPr>
          <w:i/>
        </w:rPr>
        <w:t xml:space="preserve">, </w:t>
      </w:r>
      <w:r>
        <w:t xml:space="preserve">and f) </w:t>
      </w:r>
      <w:proofErr w:type="spellStart"/>
      <w:r>
        <w:rPr>
          <w:i/>
        </w:rPr>
        <w:t>Pterygophora</w:t>
      </w:r>
      <w:proofErr w:type="spellEnd"/>
      <w:r>
        <w:rPr>
          <w:i/>
        </w:rPr>
        <w:t xml:space="preserve">. </w:t>
      </w:r>
      <w:r>
        <w:t>For panel e the regression is log(Y) = Urchin den</w:t>
      </w:r>
      <w:r w:rsidR="00A77CCD">
        <w:t>sity. Other statistics are not transformed</w:t>
      </w:r>
      <w:r>
        <w:t xml:space="preserve">. In </w:t>
      </w:r>
      <w:proofErr w:type="gramStart"/>
      <w:r>
        <w:t>panels</w:t>
      </w:r>
      <w:proofErr w:type="gramEnd"/>
      <w:r>
        <w:t xml:space="preserve">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0126DC9E" w:rsidR="00471A3D" w:rsidRDefault="00917ACC">
      <w:pPr>
        <w:ind w:firstLine="0"/>
        <w:jc w:val="center"/>
      </w:pPr>
      <w:r>
        <w:rPr>
          <w:noProof/>
          <w:lang w:val="en-US"/>
        </w:rPr>
        <w:lastRenderedPageBreak/>
        <w:drawing>
          <wp:inline distT="0" distB="0" distL="0" distR="0" wp14:anchorId="4AEA3DE3" wp14:editId="3A3085B8">
            <wp:extent cx="4572009" cy="45720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A20A1AF" w:rsidR="00471A3D" w:rsidRDefault="00EF0B3C">
      <w:pPr>
        <w:pStyle w:val="Heading5"/>
      </w:pPr>
      <w:bookmarkStart w:id="41" w:name="_eftbkgdry3s2" w:colFirst="0" w:colLast="0"/>
      <w:bookmarkEnd w:id="41"/>
      <w:r>
        <w:t xml:space="preserve">Figure 6. Relationship between kelp density and the abundance of </w:t>
      </w:r>
      <w:r w:rsidR="00505DA7">
        <w:t xml:space="preserve">juvenile </w:t>
      </w:r>
      <w:r>
        <w:t>rockfish</w:t>
      </w:r>
      <w:r w:rsidR="00505DA7">
        <w:t>es</w:t>
      </w:r>
      <w:r>
        <w:t xml:space="preserve"> from the hurdle model. </w:t>
      </w:r>
      <w:del w:id="42" w:author="Steve Lonhart" w:date="2022-03-18T18:02:00Z">
        <w:r w:rsidDel="00505DA7">
          <w:delText xml:space="preserve"> </w:delText>
        </w:r>
      </w:del>
      <w:r>
        <w:t xml:space="preserve">(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w:t>
      </w:r>
      <w:commentRangeStart w:id="43"/>
      <w:commentRangeStart w:id="44"/>
      <w:r>
        <w:t xml:space="preserve">Larger circles </w:t>
      </w:r>
      <w:commentRangeEnd w:id="43"/>
      <w:r w:rsidR="00C92BD2">
        <w:rPr>
          <w:rStyle w:val="CommentReference"/>
          <w:color w:val="auto"/>
        </w:rPr>
        <w:commentReference w:id="43"/>
      </w:r>
      <w:commentRangeEnd w:id="44"/>
      <w:r w:rsidR="00505DA7">
        <w:rPr>
          <w:rStyle w:val="CommentReference"/>
          <w:color w:val="auto"/>
        </w:rPr>
        <w:commentReference w:id="44"/>
      </w:r>
      <w:r>
        <w:t xml:space="preserve">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45" w:name="_buajqntar0pd" w:colFirst="0" w:colLast="0"/>
      <w:bookmarkEnd w:id="45"/>
      <w:r>
        <w:lastRenderedPageBreak/>
        <w:t>Supplementary Material</w:t>
      </w:r>
    </w:p>
    <w:p w14:paraId="30047619" w14:textId="77777777" w:rsidR="00471A3D" w:rsidRDefault="00EF0B3C">
      <w:pPr>
        <w:pStyle w:val="Heading2"/>
      </w:pPr>
      <w:bookmarkStart w:id="46" w:name="_qzsq8nqamq8w" w:colFirst="0" w:colLast="0"/>
      <w:bookmarkEnd w:id="46"/>
      <w:r>
        <w:t>Additional methods description</w:t>
      </w:r>
    </w:p>
    <w:p w14:paraId="36335AD3" w14:textId="72956019" w:rsidR="00471A3D" w:rsidRDefault="00EF0B3C">
      <w:r>
        <w:t xml:space="preserve">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t>. Kelp and invertebrates were surveyed along a 2-m wide swath (60 m</w:t>
      </w:r>
      <w:r>
        <w:rPr>
          <w:vertAlign w:val="superscript"/>
        </w:rPr>
        <w:t>2</w:t>
      </w:r>
      <w:r>
        <w:t xml:space="preserve">), while fishes were counted within a 2-m x 2-m box along </w:t>
      </w:r>
      <w:proofErr w:type="gramStart"/>
      <w:r>
        <w:t>the transect</w:t>
      </w:r>
      <w:proofErr w:type="gramEnd"/>
      <w:r>
        <w:t xml:space="preserve"> (120 m</w:t>
      </w:r>
      <w:r>
        <w:rPr>
          <w:vertAlign w:val="superscript"/>
        </w:rPr>
        <w:t>3</w:t>
      </w:r>
      <w:r>
        <w:t>). At each site, we sample two locations, separated by 100+ m and marked by separate down lines, and at two depths at each location (5 m and 10 m). One pair of divers sampled fish</w:t>
      </w:r>
      <w:r w:rsidR="00EA3A4A">
        <w:t>es</w:t>
      </w:r>
      <w:r>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4DCEC17" w:rsidR="00471A3D" w:rsidRDefault="00EF0B3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w:t>
      </w:r>
      <w:r w:rsidR="00EA3A4A">
        <w:t xml:space="preserve"> from the base of the holdfast</w:t>
      </w:r>
      <w:r>
        <w:t xml:space="preserve">.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w:t>
      </w:r>
      <w:r w:rsidRPr="00175D23">
        <w:rPr>
          <w:rFonts w:eastAsia="Gungsuh"/>
        </w:rPr>
        <w:lastRenderedPageBreak/>
        <w:t>monitoring rockfish recruitment</w:t>
      </w:r>
      <w:r w:rsidR="00B3666E">
        <w:rPr>
          <w:rFonts w:eastAsia="Gungsuh"/>
        </w:rPr>
        <w:t>.</w:t>
      </w:r>
      <w:r w:rsidRPr="00175D23">
        <w:rPr>
          <w:rFonts w:eastAsia="Gungsuh"/>
        </w:rPr>
        <w:t xml:space="preserve"> </w:t>
      </w:r>
      <w:proofErr w:type="gramStart"/>
      <w:r w:rsidRPr="00175D23">
        <w:rPr>
          <w:rFonts w:eastAsia="Gungsuh"/>
        </w:rPr>
        <w:t>Individual</w:t>
      </w:r>
      <w:r w:rsidR="00B3666E">
        <w:rPr>
          <w:rFonts w:eastAsia="Gungsuh"/>
        </w:rPr>
        <w:t>s</w:t>
      </w:r>
      <w:proofErr w:type="gramEnd"/>
      <w:r w:rsidRPr="00175D23">
        <w:rPr>
          <w:rFonts w:eastAsia="Gungsuh"/>
        </w:rPr>
        <w:t xml:space="preserve"> ≤ 10 cm were considered juveniles (Table S5). </w:t>
      </w:r>
      <w:commentRangeStart w:id="47"/>
      <w:r w:rsidRPr="00175D23">
        <w:rPr>
          <w:rFonts w:eastAsia="Gungsuh"/>
        </w:rPr>
        <w:t xml:space="preserve">Divers estimated visibility on each transect by determining the distance at which the lead diver could see the fingers of their buddy. Transects with visibility less than 2.0 m were excluded from the analyses including fishes. </w:t>
      </w:r>
      <w:commentRangeEnd w:id="47"/>
      <w:r w:rsidR="00B3666E">
        <w:rPr>
          <w:rStyle w:val="CommentReference"/>
        </w:rPr>
        <w:commentReference w:id="47"/>
      </w:r>
    </w:p>
    <w:p w14:paraId="531B9DBD" w14:textId="3A0C0B2E" w:rsidR="00471A3D" w:rsidRDefault="00EF0B3C">
      <w:r>
        <w:t xml:space="preserve">For </w:t>
      </w:r>
      <w:r w:rsidR="00B3666E">
        <w:t>percent cover of sessile and sedentary invertebrates and algae</w:t>
      </w:r>
      <w:r>
        <w:t xml:space="preserve">, </w:t>
      </w:r>
      <w:r w:rsidR="00B3666E">
        <w:t>we</w:t>
      </w:r>
      <w:r>
        <w:t xml:space="preserve"> recorded the organism directly under </w:t>
      </w:r>
      <w:proofErr w:type="gramStart"/>
      <w:r>
        <w:t>the transect</w:t>
      </w:r>
      <w:proofErr w:type="gramEnd"/>
      <w:r>
        <w:t xml:space="preserve">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diatom layer, eelgrass/</w:t>
      </w:r>
      <w:proofErr w:type="spellStart"/>
      <w:r>
        <w:t>surfgrass</w:t>
      </w:r>
      <w:proofErr w:type="spellEnd"/>
      <w:r>
        <w:t xml:space="preserve">, or non-living substratum (rock/sand). </w:t>
      </w:r>
      <w:commentRangeStart w:id="48"/>
      <w:r>
        <w:t xml:space="preserve">However, these </w:t>
      </w:r>
      <w:r w:rsidR="0029688A">
        <w:t xml:space="preserve">percent cover </w:t>
      </w:r>
      <w:r>
        <w:t xml:space="preserve">data are not used in the present study. </w:t>
      </w:r>
      <w:commentRangeEnd w:id="48"/>
      <w:r w:rsidR="0029688A">
        <w:rPr>
          <w:rStyle w:val="CommentReference"/>
        </w:rPr>
        <w:commentReference w:id="48"/>
      </w:r>
    </w:p>
    <w:p w14:paraId="657F2F5A" w14:textId="34F9015B" w:rsidR="00471A3D" w:rsidRDefault="00EF0B3C">
      <w:r>
        <w:t xml:space="preserve">We classified abiotic habitat (substratum) based on a simplified version of a system used extensively on the U.S. West Coast </w:t>
      </w:r>
      <w:r w:rsidRPr="00175D23">
        <w:rPr>
          <w:highlight w:val="yellow"/>
        </w:rPr>
        <w:t>(</w:t>
      </w:r>
      <w:proofErr w:type="spellStart"/>
      <w:r w:rsidRPr="00175D23">
        <w:rPr>
          <w:highlight w:val="yellow"/>
        </w:rPr>
        <w:t>Pearcy</w:t>
      </w:r>
      <w:proofErr w:type="spellEnd"/>
      <w:r w:rsidRPr="00175D23">
        <w:rPr>
          <w:highlight w:val="yellow"/>
        </w:rPr>
        <w:t xml:space="preserve"> et al. 1989, Hixon et al. 1991, Stein et al. 1992, Greene et al. 1999, Tolimieri et al. 2008</w:t>
      </w:r>
      <w:ins w:id="49" w:author="Steve Lonhart" w:date="2022-03-18T18:17:00Z">
        <w:r w:rsidR="0029688A" w:rsidRPr="00175D23">
          <w:rPr>
            <w:highlight w:val="yellow"/>
          </w:rPr>
          <w:t>, Malone et al. 2022</w:t>
        </w:r>
      </w:ins>
      <w:r w:rsidRPr="00175D23">
        <w:rPr>
          <w:highlight w:val="yellow"/>
        </w:rPr>
        <w:t>)</w:t>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 xml:space="preserve">and bounded by 0,25 m forward and backward of the meter mark </w:t>
      </w:r>
      <w:r>
        <w:t xml:space="preserve">as: 0-10 cm, 10-100 cm, 1-2 m, or &gt;2 m. </w:t>
      </w:r>
    </w:p>
    <w:p w14:paraId="012FD275" w14:textId="77777777" w:rsidR="001817D2" w:rsidRDefault="001817D2">
      <w:pPr>
        <w:pStyle w:val="Heading2"/>
      </w:pPr>
      <w:bookmarkStart w:id="50" w:name="_jp468p2oc9iz" w:colFirst="0" w:colLast="0"/>
      <w:bookmarkStart w:id="51" w:name="_j5x39n4vczlu" w:colFirst="0" w:colLast="0"/>
      <w:bookmarkEnd w:id="50"/>
      <w:bookmarkEnd w:id="51"/>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52" w:name="_dsu0wlp4dfo" w:colFirst="0" w:colLast="0"/>
      <w:bookmarkEnd w:id="52"/>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53" w:name="_r9nsv8bfn4i1" w:colFirst="0" w:colLast="0"/>
      <w:bookmarkEnd w:id="53"/>
      <w:r>
        <w:br w:type="page"/>
      </w:r>
    </w:p>
    <w:p w14:paraId="6EA7051B" w14:textId="77777777" w:rsidR="00471A3D" w:rsidRDefault="00EF0B3C">
      <w:pPr>
        <w:pStyle w:val="Heading5"/>
        <w:ind w:right="4500"/>
      </w:pPr>
      <w:bookmarkStart w:id="54" w:name="_oqaids1n23wr" w:colFirst="0" w:colLast="0"/>
      <w:bookmarkEnd w:id="54"/>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rsidP="00A12D1D">
            <w:pPr>
              <w:spacing w:line="240" w:lineRule="auto"/>
              <w:ind w:right="-231" w:hanging="19"/>
            </w:pPr>
            <w:r>
              <w:t>SD</w:t>
            </w:r>
          </w:p>
        </w:tc>
      </w:tr>
      <w:tr w:rsidR="00471A3D" w14:paraId="6D7390B8" w14:textId="77777777" w:rsidTr="00A12D1D">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rsidP="00A12D1D">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rsidP="00A12D1D">
            <w:pPr>
              <w:spacing w:line="240" w:lineRule="auto"/>
              <w:ind w:right="-231" w:hanging="19"/>
            </w:pPr>
            <w:r>
              <w:t>1.38</w:t>
            </w:r>
          </w:p>
        </w:tc>
      </w:tr>
      <w:tr w:rsidR="00471A3D" w14:paraId="7CE833D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rsidP="00A12D1D">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14:paraId="2C123E7E" w14:textId="77777777" w:rsidR="00471A3D" w:rsidRDefault="00EF0B3C" w:rsidP="00A12D1D">
            <w:pPr>
              <w:spacing w:line="240" w:lineRule="auto"/>
              <w:ind w:hanging="12"/>
            </w:pPr>
            <w:r>
              <w:t>0.87</w:t>
            </w:r>
          </w:p>
        </w:tc>
        <w:tc>
          <w:tcPr>
            <w:tcW w:w="780" w:type="dxa"/>
            <w:tcMar>
              <w:top w:w="100" w:type="dxa"/>
              <w:left w:w="100" w:type="dxa"/>
              <w:bottom w:w="100" w:type="dxa"/>
              <w:right w:w="100" w:type="dxa"/>
            </w:tcMar>
          </w:tcPr>
          <w:p w14:paraId="52F43027" w14:textId="77777777" w:rsidR="00471A3D" w:rsidRDefault="00EF0B3C" w:rsidP="00A12D1D">
            <w:pPr>
              <w:spacing w:line="240" w:lineRule="auto"/>
              <w:ind w:right="-231" w:hanging="19"/>
            </w:pPr>
            <w:r>
              <w:t>1.70</w:t>
            </w:r>
          </w:p>
        </w:tc>
      </w:tr>
      <w:tr w:rsidR="00471A3D" w14:paraId="1A51FA0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rsidP="00A12D1D">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14:paraId="38272C6C" w14:textId="77777777" w:rsidR="00471A3D" w:rsidRDefault="00EF0B3C" w:rsidP="00A12D1D">
            <w:pPr>
              <w:spacing w:line="240" w:lineRule="auto"/>
              <w:ind w:hanging="12"/>
            </w:pPr>
            <w:r>
              <w:t>0.55</w:t>
            </w:r>
          </w:p>
        </w:tc>
        <w:tc>
          <w:tcPr>
            <w:tcW w:w="780" w:type="dxa"/>
            <w:tcMar>
              <w:top w:w="100" w:type="dxa"/>
              <w:left w:w="100" w:type="dxa"/>
              <w:bottom w:w="100" w:type="dxa"/>
              <w:right w:w="100" w:type="dxa"/>
            </w:tcMar>
          </w:tcPr>
          <w:p w14:paraId="51E005F9" w14:textId="77777777" w:rsidR="00471A3D" w:rsidRDefault="00EF0B3C" w:rsidP="00A12D1D">
            <w:pPr>
              <w:spacing w:line="240" w:lineRule="auto"/>
              <w:ind w:right="-231" w:hanging="19"/>
            </w:pPr>
            <w:r>
              <w:t>1.37</w:t>
            </w:r>
          </w:p>
        </w:tc>
      </w:tr>
      <w:tr w:rsidR="00471A3D" w14:paraId="582FBE78"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rsidP="00A12D1D">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14:paraId="2DC0EF68" w14:textId="77777777" w:rsidR="00471A3D" w:rsidRDefault="00EF0B3C" w:rsidP="00A12D1D">
            <w:pPr>
              <w:spacing w:line="240" w:lineRule="auto"/>
              <w:ind w:hanging="12"/>
            </w:pPr>
            <w:r>
              <w:t>0.13</w:t>
            </w:r>
          </w:p>
        </w:tc>
        <w:tc>
          <w:tcPr>
            <w:tcW w:w="780" w:type="dxa"/>
            <w:tcMar>
              <w:top w:w="100" w:type="dxa"/>
              <w:left w:w="100" w:type="dxa"/>
              <w:bottom w:w="100" w:type="dxa"/>
              <w:right w:w="100" w:type="dxa"/>
            </w:tcMar>
          </w:tcPr>
          <w:p w14:paraId="5DAD30A3" w14:textId="77777777" w:rsidR="00471A3D" w:rsidRDefault="00EF0B3C" w:rsidP="00A12D1D">
            <w:pPr>
              <w:spacing w:line="240" w:lineRule="auto"/>
              <w:ind w:right="-231" w:hanging="19"/>
            </w:pPr>
            <w:r>
              <w:t>0.40</w:t>
            </w:r>
          </w:p>
        </w:tc>
      </w:tr>
      <w:tr w:rsidR="00471A3D" w14:paraId="1AE2ACA9"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rsidP="00A12D1D">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14:paraId="4C1D900B"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252BC2F3" w14:textId="77777777" w:rsidR="00471A3D" w:rsidRDefault="00EF0B3C" w:rsidP="00A12D1D">
            <w:pPr>
              <w:spacing w:line="240" w:lineRule="auto"/>
              <w:ind w:right="-231" w:hanging="19"/>
            </w:pPr>
            <w:r>
              <w:t>0.29</w:t>
            </w:r>
          </w:p>
        </w:tc>
      </w:tr>
      <w:tr w:rsidR="00471A3D" w14:paraId="684B923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rsidP="00A12D1D">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14:paraId="688397E7"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1B6762F2" w14:textId="77777777" w:rsidR="00471A3D" w:rsidRDefault="00EF0B3C" w:rsidP="00A12D1D">
            <w:pPr>
              <w:spacing w:line="240" w:lineRule="auto"/>
              <w:ind w:right="-231" w:hanging="19"/>
            </w:pPr>
            <w:r>
              <w:t>0.31</w:t>
            </w:r>
          </w:p>
        </w:tc>
      </w:tr>
      <w:tr w:rsidR="00471A3D" w14:paraId="34EE7E6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471A3D" w:rsidRDefault="00EF0B3C" w:rsidP="00A12D1D">
            <w:pPr>
              <w:spacing w:line="240" w:lineRule="auto"/>
              <w:ind w:hanging="10"/>
              <w:rPr>
                <w:i/>
              </w:rPr>
            </w:pPr>
            <w:proofErr w:type="spellStart"/>
            <w:r>
              <w:rPr>
                <w:i/>
              </w:rPr>
              <w:t>Desmarestia</w:t>
            </w:r>
            <w:proofErr w:type="spellEnd"/>
            <w:r>
              <w:rPr>
                <w:i/>
              </w:rPr>
              <w:t xml:space="preserve"> </w:t>
            </w:r>
            <w:r w:rsidRPr="00175D23">
              <w:t>spp</w:t>
            </w:r>
            <w:r w:rsidR="00F40F67">
              <w:t>.</w:t>
            </w:r>
          </w:p>
        </w:tc>
        <w:tc>
          <w:tcPr>
            <w:tcW w:w="1185" w:type="dxa"/>
            <w:tcMar>
              <w:top w:w="100" w:type="dxa"/>
              <w:left w:w="100" w:type="dxa"/>
              <w:bottom w:w="100" w:type="dxa"/>
              <w:right w:w="100" w:type="dxa"/>
            </w:tcMar>
          </w:tcPr>
          <w:p w14:paraId="2E231530" w14:textId="77777777" w:rsidR="00471A3D" w:rsidRDefault="00EF0B3C" w:rsidP="00A12D1D">
            <w:pPr>
              <w:spacing w:line="240" w:lineRule="auto"/>
              <w:ind w:hanging="12"/>
            </w:pPr>
            <w:r>
              <w:t>0.07</w:t>
            </w:r>
          </w:p>
        </w:tc>
        <w:tc>
          <w:tcPr>
            <w:tcW w:w="780" w:type="dxa"/>
            <w:tcMar>
              <w:top w:w="100" w:type="dxa"/>
              <w:left w:w="100" w:type="dxa"/>
              <w:bottom w:w="100" w:type="dxa"/>
              <w:right w:w="100" w:type="dxa"/>
            </w:tcMar>
          </w:tcPr>
          <w:p w14:paraId="12F0A4C9" w14:textId="77777777" w:rsidR="00471A3D" w:rsidRDefault="00EF0B3C" w:rsidP="00A12D1D">
            <w:pPr>
              <w:spacing w:line="240" w:lineRule="auto"/>
              <w:ind w:right="-231" w:hanging="19"/>
            </w:pPr>
            <w:r>
              <w:t>0.21</w:t>
            </w:r>
          </w:p>
        </w:tc>
      </w:tr>
      <w:tr w:rsidR="00471A3D" w14:paraId="7BFF741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rsidP="00A12D1D">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14:paraId="442DBCB6" w14:textId="77777777" w:rsidR="00471A3D" w:rsidRDefault="00EF0B3C" w:rsidP="00A12D1D">
            <w:pPr>
              <w:spacing w:line="240" w:lineRule="auto"/>
              <w:ind w:hanging="12"/>
            </w:pPr>
            <w:r>
              <w:t>0.06</w:t>
            </w:r>
          </w:p>
        </w:tc>
        <w:tc>
          <w:tcPr>
            <w:tcW w:w="780" w:type="dxa"/>
            <w:tcMar>
              <w:top w:w="100" w:type="dxa"/>
              <w:left w:w="100" w:type="dxa"/>
              <w:bottom w:w="100" w:type="dxa"/>
              <w:right w:w="100" w:type="dxa"/>
            </w:tcMar>
          </w:tcPr>
          <w:p w14:paraId="29AD64C4" w14:textId="77777777" w:rsidR="00471A3D" w:rsidRDefault="00EF0B3C" w:rsidP="00A12D1D">
            <w:pPr>
              <w:spacing w:line="240" w:lineRule="auto"/>
              <w:ind w:right="-231" w:hanging="19"/>
            </w:pPr>
            <w:r>
              <w:t>0.17</w:t>
            </w:r>
          </w:p>
        </w:tc>
      </w:tr>
      <w:tr w:rsidR="00471A3D" w14:paraId="2BA425B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rsidP="00A12D1D">
            <w:pPr>
              <w:spacing w:line="240" w:lineRule="auto"/>
              <w:ind w:hanging="10"/>
              <w:rPr>
                <w:i/>
              </w:rPr>
            </w:pPr>
            <w:proofErr w:type="spellStart"/>
            <w:r>
              <w:rPr>
                <w:i/>
              </w:rPr>
              <w:t>Saccharina</w:t>
            </w:r>
            <w:proofErr w:type="spellEnd"/>
            <w:r>
              <w:rPr>
                <w:i/>
              </w:rPr>
              <w:t xml:space="preserve"> </w:t>
            </w:r>
            <w:proofErr w:type="spellStart"/>
            <w:r>
              <w:rPr>
                <w:i/>
              </w:rPr>
              <w:t>latissima</w:t>
            </w:r>
            <w:proofErr w:type="spellEnd"/>
          </w:p>
        </w:tc>
        <w:tc>
          <w:tcPr>
            <w:tcW w:w="1185" w:type="dxa"/>
            <w:tcMar>
              <w:top w:w="100" w:type="dxa"/>
              <w:left w:w="100" w:type="dxa"/>
              <w:bottom w:w="100" w:type="dxa"/>
              <w:right w:w="100" w:type="dxa"/>
            </w:tcMar>
          </w:tcPr>
          <w:p w14:paraId="5D38ABFE" w14:textId="77777777" w:rsidR="00471A3D" w:rsidRDefault="00EF0B3C" w:rsidP="00A12D1D">
            <w:pPr>
              <w:spacing w:line="240" w:lineRule="auto"/>
              <w:ind w:hanging="12"/>
            </w:pPr>
            <w:r>
              <w:t>0.04</w:t>
            </w:r>
          </w:p>
        </w:tc>
        <w:tc>
          <w:tcPr>
            <w:tcW w:w="780" w:type="dxa"/>
            <w:tcMar>
              <w:top w:w="100" w:type="dxa"/>
              <w:left w:w="100" w:type="dxa"/>
              <w:bottom w:w="100" w:type="dxa"/>
              <w:right w:w="100" w:type="dxa"/>
            </w:tcMar>
          </w:tcPr>
          <w:p w14:paraId="622B212A" w14:textId="77777777" w:rsidR="00471A3D" w:rsidRDefault="00EF0B3C" w:rsidP="00A12D1D">
            <w:pPr>
              <w:spacing w:line="240" w:lineRule="auto"/>
              <w:ind w:right="-231" w:hanging="19"/>
            </w:pPr>
            <w:r>
              <w:t>0.22</w:t>
            </w:r>
          </w:p>
        </w:tc>
      </w:tr>
      <w:tr w:rsidR="00471A3D" w14:paraId="30D495D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rsidP="00A12D1D">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14:paraId="61BAA241" w14:textId="77777777" w:rsidR="00471A3D" w:rsidRDefault="00EF0B3C" w:rsidP="00A12D1D">
            <w:pPr>
              <w:spacing w:line="240" w:lineRule="auto"/>
              <w:ind w:hanging="12"/>
            </w:pPr>
            <w:r>
              <w:t>0.01</w:t>
            </w:r>
          </w:p>
        </w:tc>
        <w:tc>
          <w:tcPr>
            <w:tcW w:w="780" w:type="dxa"/>
            <w:tcMar>
              <w:top w:w="100" w:type="dxa"/>
              <w:left w:w="100" w:type="dxa"/>
              <w:bottom w:w="100" w:type="dxa"/>
              <w:right w:w="100" w:type="dxa"/>
            </w:tcMar>
          </w:tcPr>
          <w:p w14:paraId="4FEF77D2" w14:textId="77777777" w:rsidR="00471A3D" w:rsidRDefault="00EF0B3C" w:rsidP="00A12D1D">
            <w:pPr>
              <w:spacing w:line="240" w:lineRule="auto"/>
              <w:ind w:right="-231" w:hanging="19"/>
            </w:pPr>
            <w:r>
              <w:t>0.06</w:t>
            </w:r>
          </w:p>
        </w:tc>
      </w:tr>
      <w:tr w:rsidR="00471A3D" w14:paraId="50256471"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rsidP="00A12D1D">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14:paraId="016FB41B" w14:textId="77777777" w:rsidR="00471A3D" w:rsidRDefault="00EF0B3C" w:rsidP="00A12D1D">
            <w:pPr>
              <w:spacing w:line="240" w:lineRule="auto"/>
              <w:ind w:hanging="12"/>
            </w:pPr>
            <w:r>
              <w:t>0.00</w:t>
            </w:r>
          </w:p>
        </w:tc>
        <w:tc>
          <w:tcPr>
            <w:tcW w:w="780" w:type="dxa"/>
            <w:tcMar>
              <w:top w:w="100" w:type="dxa"/>
              <w:left w:w="100" w:type="dxa"/>
              <w:bottom w:w="100" w:type="dxa"/>
              <w:right w:w="100" w:type="dxa"/>
            </w:tcMar>
          </w:tcPr>
          <w:p w14:paraId="355D1CC4" w14:textId="77777777" w:rsidR="00471A3D" w:rsidRDefault="00EF0B3C" w:rsidP="00A12D1D">
            <w:pPr>
              <w:spacing w:line="240" w:lineRule="auto"/>
              <w:ind w:right="-231" w:hanging="19"/>
            </w:pPr>
            <w:r>
              <w:t>0.02</w:t>
            </w:r>
          </w:p>
        </w:tc>
      </w:tr>
      <w:tr w:rsidR="00471A3D" w14:paraId="177B60E9"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rsidP="00A12D1D">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rsidP="00A12D1D">
            <w:pPr>
              <w:spacing w:line="240" w:lineRule="auto"/>
              <w:ind w:right="-231" w:hanging="19"/>
            </w:pPr>
            <w:r>
              <w:t>0.04</w:t>
            </w:r>
          </w:p>
        </w:tc>
      </w:tr>
    </w:tbl>
    <w:p w14:paraId="73417820" w14:textId="77777777" w:rsidR="00471A3D" w:rsidRDefault="00471A3D" w:rsidP="000D6AFE">
      <w:bookmarkStart w:id="55" w:name="_xjuj7385wg2e" w:colFirst="0" w:colLast="0"/>
      <w:bookmarkEnd w:id="55"/>
    </w:p>
    <w:p w14:paraId="31AA4748" w14:textId="77777777" w:rsidR="00471A3D" w:rsidRDefault="00EF0B3C">
      <w:pPr>
        <w:pStyle w:val="Heading5"/>
      </w:pPr>
      <w:bookmarkStart w:id="56" w:name="_skv4plpry6w1" w:colFirst="0" w:colLast="0"/>
      <w:bookmarkEnd w:id="56"/>
      <w:r>
        <w:br w:type="page"/>
      </w:r>
    </w:p>
    <w:p w14:paraId="6C7D5F1C" w14:textId="4AFCC31B" w:rsidR="00471A3D" w:rsidRDefault="00EF0B3C">
      <w:pPr>
        <w:pStyle w:val="Heading5"/>
      </w:pPr>
      <w:bookmarkStart w:id="57" w:name="_hwx622owzuun" w:colFirst="0" w:colLast="0"/>
      <w:bookmarkEnd w:id="57"/>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proofErr w:type="spellStart"/>
      <w:r>
        <w:rPr>
          <w:i/>
        </w:rPr>
        <w:t>Pisaster</w:t>
      </w:r>
      <w:proofErr w:type="spellEnd"/>
      <w:r>
        <w:t xml:space="preserve">, purple urchin, </w:t>
      </w:r>
      <w:proofErr w:type="spellStart"/>
      <w:r>
        <w:rPr>
          <w:i/>
        </w:rPr>
        <w:t>Pycnopodia</w:t>
      </w:r>
      <w:proofErr w:type="spellEnd"/>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proofErr w:type="spellStart"/>
            <w:r>
              <w:rPr>
                <w:i/>
              </w:rPr>
              <w:t>Henricia</w:t>
            </w:r>
            <w:proofErr w:type="spellEnd"/>
            <w:r>
              <w:rPr>
                <w:i/>
              </w:rPr>
              <w:t xml:space="preserve">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proofErr w:type="spellStart"/>
            <w:r w:rsidRPr="00AE532B">
              <w:rPr>
                <w:i/>
              </w:rPr>
              <w:t>Pisaster</w:t>
            </w:r>
            <w:proofErr w:type="spellEnd"/>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 xml:space="preserve">Doris </w:t>
            </w:r>
            <w:proofErr w:type="spellStart"/>
            <w:r>
              <w:rPr>
                <w:i/>
              </w:rPr>
              <w:t>odhneri</w:t>
            </w:r>
            <w:proofErr w:type="spellEnd"/>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proofErr w:type="spellStart"/>
            <w:r>
              <w:rPr>
                <w:i/>
              </w:rPr>
              <w:t>Acmaea</w:t>
            </w:r>
            <w:proofErr w:type="spellEnd"/>
            <w:r>
              <w:rPr>
                <w:i/>
              </w:rPr>
              <w:t xml:space="preserve"> </w:t>
            </w:r>
            <w:proofErr w:type="spellStart"/>
            <w:r>
              <w:rPr>
                <w:i/>
              </w:rPr>
              <w:t>mitra</w:t>
            </w:r>
            <w:proofErr w:type="spellEnd"/>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proofErr w:type="spellStart"/>
            <w:r>
              <w:t>sea_star_YOY</w:t>
            </w:r>
            <w:proofErr w:type="spellEnd"/>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proofErr w:type="spellStart"/>
            <w:r>
              <w:rPr>
                <w:i/>
              </w:rPr>
              <w:t>Pagurus</w:t>
            </w:r>
            <w:proofErr w:type="spellEnd"/>
            <w:r>
              <w:rPr>
                <w:i/>
              </w:rPr>
              <w:t xml:space="preserve">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proofErr w:type="spellStart"/>
            <w:r>
              <w:t>hermit_crabs</w:t>
            </w:r>
            <w:proofErr w:type="spellEnd"/>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proofErr w:type="spellStart"/>
            <w:r>
              <w:rPr>
                <w:i/>
              </w:rPr>
              <w:t>Craniella</w:t>
            </w:r>
            <w:proofErr w:type="spellEnd"/>
            <w:r>
              <w:rPr>
                <w:i/>
              </w:rPr>
              <w:t xml:space="preserve">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 xml:space="preserve">Cancer </w:t>
            </w:r>
            <w:proofErr w:type="spellStart"/>
            <w:r>
              <w:rPr>
                <w:i/>
              </w:rPr>
              <w:t>oregonensis</w:t>
            </w:r>
            <w:proofErr w:type="spellEnd"/>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proofErr w:type="spellStart"/>
            <w:r>
              <w:rPr>
                <w:i/>
              </w:rPr>
              <w:lastRenderedPageBreak/>
              <w:t>Pycnopodia</w:t>
            </w:r>
            <w:proofErr w:type="spellEnd"/>
            <w:r>
              <w:rPr>
                <w:i/>
              </w:rPr>
              <w:t xml:space="preserve"> </w:t>
            </w:r>
            <w:proofErr w:type="spellStart"/>
            <w:r>
              <w:rPr>
                <w:i/>
              </w:rPr>
              <w:t>helianthoides</w:t>
            </w:r>
            <w:proofErr w:type="spellEnd"/>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proofErr w:type="spellStart"/>
            <w:r>
              <w:t>Pycnopodia</w:t>
            </w:r>
            <w:proofErr w:type="spellEnd"/>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proofErr w:type="spellStart"/>
            <w:r>
              <w:t>Pisaster</w:t>
            </w:r>
            <w:proofErr w:type="spellEnd"/>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proofErr w:type="spellStart"/>
            <w:r>
              <w:t>misc</w:t>
            </w:r>
            <w:proofErr w:type="spellEnd"/>
            <w:r>
              <w:t xml:space="preserve">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58" w:name="_jevyb6ayauur" w:colFirst="0" w:colLast="0"/>
      <w:bookmarkEnd w:id="58"/>
      <w:r>
        <w:br w:type="page"/>
      </w:r>
    </w:p>
    <w:p w14:paraId="065C37F2" w14:textId="4BB85D67" w:rsidR="00471A3D" w:rsidRDefault="00EF0B3C">
      <w:pPr>
        <w:pStyle w:val="Heading5"/>
      </w:pPr>
      <w:bookmarkStart w:id="59" w:name="_hbmkrdb4vkpx" w:colFirst="0" w:colLast="0"/>
      <w:bookmarkEnd w:id="59"/>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 xml:space="preserve">Sebastes </w:t>
            </w:r>
            <w:proofErr w:type="spellStart"/>
            <w:r>
              <w:rPr>
                <w:b/>
                <w:i/>
              </w:rPr>
              <w:t>melanops</w:t>
            </w:r>
            <w:proofErr w:type="spellEnd"/>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proofErr w:type="spellStart"/>
            <w:r>
              <w:t>tubesnout</w:t>
            </w:r>
            <w:proofErr w:type="spellEnd"/>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r>
              <w:t>bait</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proofErr w:type="spellStart"/>
            <w:r>
              <w:t>Clupeidae</w:t>
            </w:r>
            <w:proofErr w:type="spellEnd"/>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proofErr w:type="spellStart"/>
            <w:r>
              <w:t>blackeye</w:t>
            </w:r>
            <w:proofErr w:type="spellEnd"/>
            <w:r>
              <w:t xml:space="preserv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proofErr w:type="spellStart"/>
            <w:r>
              <w:rPr>
                <w:b/>
              </w:rPr>
              <w:t>cabezon</w:t>
            </w:r>
            <w:proofErr w:type="spellEnd"/>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 xml:space="preserve">Sebastes </w:t>
            </w:r>
            <w:proofErr w:type="spellStart"/>
            <w:r>
              <w:rPr>
                <w:b/>
                <w:i/>
              </w:rPr>
              <w:t>caurinus</w:t>
            </w:r>
            <w:proofErr w:type="spellEnd"/>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 xml:space="preserve">Sebastes </w:t>
            </w:r>
            <w:proofErr w:type="spellStart"/>
            <w:r>
              <w:rPr>
                <w:b/>
                <w:i/>
              </w:rPr>
              <w:t>maliger</w:t>
            </w:r>
            <w:proofErr w:type="spellEnd"/>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proofErr w:type="spellStart"/>
            <w:r>
              <w:t>scalyhead</w:t>
            </w:r>
            <w:proofErr w:type="spellEnd"/>
            <w:r>
              <w:t xml:space="preserve">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proofErr w:type="spellStart"/>
            <w:r w:rsidRPr="00175D23">
              <w:t>Cottidae</w:t>
            </w:r>
            <w:proofErr w:type="spellEnd"/>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proofErr w:type="spellStart"/>
            <w:r w:rsidRPr="00175D23">
              <w:t>Embiotocidae</w:t>
            </w:r>
            <w:proofErr w:type="spellEnd"/>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proofErr w:type="spellStart"/>
            <w:r>
              <w:t>surfperches</w:t>
            </w:r>
            <w:proofErr w:type="spellEnd"/>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proofErr w:type="spellStart"/>
            <w:r>
              <w:rPr>
                <w:b/>
              </w:rPr>
              <w:t>whitespotted</w:t>
            </w:r>
            <w:proofErr w:type="spellEnd"/>
            <w:r>
              <w:rPr>
                <w:b/>
              </w:rPr>
              <w:t xml:space="preserve">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proofErr w:type="spellStart"/>
            <w:r>
              <w:t>mosshead</w:t>
            </w:r>
            <w:proofErr w:type="spellEnd"/>
            <w:r>
              <w:t xml:space="preserve"> </w:t>
            </w:r>
            <w:proofErr w:type="spellStart"/>
            <w:r>
              <w:t>warbonnet</w:t>
            </w:r>
            <w:proofErr w:type="spellEnd"/>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proofErr w:type="spellStart"/>
            <w:r>
              <w:lastRenderedPageBreak/>
              <w:t>Pholidae</w:t>
            </w:r>
            <w:proofErr w:type="spellEnd"/>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 xml:space="preserve">Sebastes </w:t>
            </w:r>
            <w:proofErr w:type="spellStart"/>
            <w:r>
              <w:rPr>
                <w:i/>
              </w:rPr>
              <w:t>flavidus</w:t>
            </w:r>
            <w:proofErr w:type="spellEnd"/>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60" w:name="_q6022ym9txhx" w:colFirst="0" w:colLast="0"/>
      <w:bookmarkEnd w:id="60"/>
    </w:p>
    <w:p w14:paraId="5BBF1B6B" w14:textId="77777777" w:rsidR="005F4119" w:rsidRDefault="005F4119" w:rsidP="000D6AFE">
      <w:bookmarkStart w:id="61" w:name="_c1i22ejfw50x" w:colFirst="0" w:colLast="0"/>
      <w:bookmarkEnd w:id="61"/>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62" w:name="_ki29orrn0w1t" w:colFirst="0" w:colLast="0"/>
      <w:bookmarkEnd w:id="62"/>
      <w:r>
        <w:br w:type="page"/>
      </w:r>
    </w:p>
    <w:p w14:paraId="273258F5" w14:textId="77777777" w:rsidR="00471A3D" w:rsidRDefault="00EF0B3C" w:rsidP="005F4119">
      <w:pPr>
        <w:pStyle w:val="Heading5"/>
        <w:ind w:right="810"/>
      </w:pPr>
      <w:bookmarkStart w:id="63" w:name="_4nmytzjag5o2" w:colFirst="0" w:colLast="0"/>
      <w:bookmarkEnd w:id="63"/>
      <w:r>
        <w:lastRenderedPageBreak/>
        <w:t xml:space="preserve">Table S6.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64" w:name="_pgddbdrpqrf3" w:colFirst="0" w:colLast="0"/>
      <w:bookmarkEnd w:id="64"/>
    </w:p>
    <w:p w14:paraId="54C7EF8E" w14:textId="3EC5C7F8" w:rsidR="00471A3D" w:rsidRDefault="00EF0B3C" w:rsidP="005F4119">
      <w:pPr>
        <w:pStyle w:val="Heading5"/>
        <w:ind w:right="720"/>
      </w:pPr>
      <w:r>
        <w:t xml:space="preserve">Table S7.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65" w:name="_2scs6bp8gdub" w:colFirst="0" w:colLast="0"/>
      <w:bookmarkEnd w:id="65"/>
      <w:r>
        <w:br w:type="page"/>
      </w:r>
    </w:p>
    <w:p w14:paraId="66DB5A34" w14:textId="77777777" w:rsidR="00471A3D" w:rsidRDefault="00EF0B3C" w:rsidP="005F4119">
      <w:pPr>
        <w:pStyle w:val="Heading5"/>
        <w:ind w:right="900"/>
      </w:pPr>
      <w:bookmarkStart w:id="66" w:name="_pq9iyiy0gnbe" w:colFirst="0" w:colLast="0"/>
      <w:bookmarkEnd w:id="66"/>
      <w:r>
        <w:lastRenderedPageBreak/>
        <w:t xml:space="preserve">Table S8.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67" w:name="_7mx6lcdim2sk" w:colFirst="0" w:colLast="0"/>
      <w:bookmarkEnd w:id="67"/>
    </w:p>
    <w:p w14:paraId="3889A857" w14:textId="77777777" w:rsidR="00471A3D" w:rsidRDefault="00EF0B3C" w:rsidP="005F4119">
      <w:pPr>
        <w:pStyle w:val="Heading5"/>
        <w:ind w:right="900"/>
      </w:pPr>
      <w:bookmarkStart w:id="68" w:name="_q9i8fb532wt5" w:colFirst="0" w:colLast="0"/>
      <w:bookmarkEnd w:id="68"/>
      <w:r>
        <w:t xml:space="preserve">Table S9.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31A0C284" w:rsidR="00471A3D" w:rsidRPr="00AA4B62" w:rsidRDefault="00EF0B3C" w:rsidP="005F4119">
      <w:pPr>
        <w:pStyle w:val="Heading5"/>
        <w:ind w:right="3060"/>
      </w:pPr>
      <w:bookmarkStart w:id="69" w:name="_qq89hmytn47d" w:colFirst="0" w:colLast="0"/>
      <w:bookmarkEnd w:id="69"/>
      <w:r>
        <w:t xml:space="preserve">Table S10 Results of model selection for binomial models predicting the probability of occurrence of </w:t>
      </w:r>
      <w:r w:rsidR="005550E0">
        <w:t>ju</w:t>
      </w:r>
      <w:r>
        <w:t xml:space="preserve">venile rockfishes. Data were summarized by Site x Depth x Area x Year bins prior to analysis. </w:t>
      </w:r>
      <w:r w:rsidR="00AA4B62">
        <w:rPr>
          <w:i/>
        </w:rPr>
        <w:t xml:space="preserve">Macro = </w:t>
      </w:r>
      <w:proofErr w:type="spellStart"/>
      <w:r w:rsidR="00AA4B62">
        <w:rPr>
          <w:i/>
        </w:rPr>
        <w:t>Macrocystis</w:t>
      </w:r>
      <w:proofErr w:type="spellEnd"/>
      <w:r w:rsidR="00AA4B62">
        <w:rPr>
          <w:i/>
        </w:rPr>
        <w:t xml:space="preserve">, </w:t>
      </w:r>
      <w:proofErr w:type="spellStart"/>
      <w:r w:rsidR="00AA4B62">
        <w:rPr>
          <w:i/>
        </w:rPr>
        <w:t>Nereo</w:t>
      </w:r>
      <w:proofErr w:type="spellEnd"/>
      <w:r w:rsidR="00AA4B62">
        <w:rPr>
          <w:i/>
        </w:rPr>
        <w:t xml:space="preserve"> = </w:t>
      </w:r>
      <w:proofErr w:type="spellStart"/>
      <w:r w:rsidR="00AA4B62">
        <w:rPr>
          <w:i/>
        </w:rPr>
        <w:t>Nereocystis</w:t>
      </w:r>
      <w:proofErr w:type="spellEnd"/>
      <w:r w:rsidR="00AA4B62">
        <w:rPr>
          <w:i/>
        </w:rPr>
        <w:t xml:space="preserve">, </w:t>
      </w:r>
      <w:proofErr w:type="spellStart"/>
      <w:r w:rsidR="00AA4B62">
        <w:rPr>
          <w:i/>
        </w:rPr>
        <w:t>Ptery</w:t>
      </w:r>
      <w:proofErr w:type="spellEnd"/>
      <w:r w:rsidR="00AA4B62">
        <w:rPr>
          <w:i/>
        </w:rPr>
        <w:t xml:space="preserve"> = </w:t>
      </w:r>
      <w:proofErr w:type="spellStart"/>
      <w:r w:rsidR="00AA4B62">
        <w:rPr>
          <w:i/>
        </w:rPr>
        <w:t>Pterygophora</w:t>
      </w:r>
      <w:proofErr w:type="spellEnd"/>
      <w:r w:rsidR="00AA4B62">
        <w:rPr>
          <w:i/>
        </w:rPr>
        <w:t xml:space="preserve">. </w:t>
      </w:r>
      <w:r w:rsidR="00AA4B62" w:rsidRPr="00175D23">
        <w:t>Canopy kelps are</w:t>
      </w:r>
      <w:r w:rsidR="00AA4B62">
        <w:rPr>
          <w:i/>
        </w:rPr>
        <w:t xml:space="preserve"> </w:t>
      </w:r>
      <w:proofErr w:type="spellStart"/>
      <w:r w:rsidR="00AA4B62">
        <w:rPr>
          <w:i/>
        </w:rPr>
        <w:t>Macrocystis</w:t>
      </w:r>
      <w:proofErr w:type="spellEnd"/>
      <w:r w:rsidR="00AA4B62">
        <w:rPr>
          <w:i/>
        </w:rPr>
        <w:t xml:space="preserve"> and </w:t>
      </w:r>
      <w:proofErr w:type="spellStart"/>
      <w:r w:rsidR="00AA4B62">
        <w:rPr>
          <w:i/>
        </w:rPr>
        <w:t>Nereocystis</w:t>
      </w:r>
      <w:proofErr w:type="spellEnd"/>
      <w:r w:rsidR="00AA4B62">
        <w:rPr>
          <w:i/>
        </w:rPr>
        <w:t xml:space="preserve">. </w:t>
      </w:r>
      <w:r w:rsidR="00AA4B62">
        <w:t>Kelps were included as continuous variables, Year and S</w:t>
      </w:r>
      <w:r w:rsidR="005550E0">
        <w:t>ite and random factors and included in all models</w:t>
      </w:r>
      <w:r w:rsidR="00E879BD">
        <w:t>.</w:t>
      </w:r>
    </w:p>
    <w:tbl>
      <w:tblPr>
        <w:tblStyle w:val="a8"/>
        <w:tblW w:w="5220" w:type="dxa"/>
        <w:tblLayout w:type="fixed"/>
        <w:tblLook w:val="0600" w:firstRow="0" w:lastRow="0" w:firstColumn="0" w:lastColumn="0" w:noHBand="1" w:noVBand="1"/>
      </w:tblPr>
      <w:tblGrid>
        <w:gridCol w:w="2430"/>
        <w:gridCol w:w="1530"/>
        <w:gridCol w:w="360"/>
        <w:gridCol w:w="900"/>
      </w:tblGrid>
      <w:tr w:rsidR="00471A3D" w:rsidRPr="00AA4B62" w14:paraId="59E51D69"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56E13472" w14:textId="77777777" w:rsidR="00471A3D" w:rsidRPr="00AA4B62" w:rsidRDefault="00EF0B3C" w:rsidP="002B03D2">
            <w:pPr>
              <w:widowControl w:val="0"/>
              <w:spacing w:line="240" w:lineRule="auto"/>
              <w:ind w:firstLine="0"/>
            </w:pPr>
            <w:r w:rsidRPr="00AA4B62">
              <w:t>Model</w:t>
            </w:r>
          </w:p>
        </w:tc>
        <w:tc>
          <w:tcPr>
            <w:tcW w:w="1890" w:type="dxa"/>
            <w:gridSpan w:val="2"/>
            <w:tcBorders>
              <w:bottom w:val="single" w:sz="4" w:space="0" w:color="auto"/>
            </w:tcBorders>
            <w:tcMar>
              <w:top w:w="14" w:type="dxa"/>
              <w:left w:w="14" w:type="dxa"/>
              <w:bottom w:w="14" w:type="dxa"/>
              <w:right w:w="14" w:type="dxa"/>
            </w:tcMar>
            <w:vAlign w:val="center"/>
          </w:tcPr>
          <w:p w14:paraId="18A5DA73" w14:textId="219C73A5" w:rsidR="00471A3D" w:rsidRPr="00AA4B62" w:rsidRDefault="002B03D2" w:rsidP="002B03D2">
            <w:pPr>
              <w:widowControl w:val="0"/>
              <w:spacing w:line="240" w:lineRule="auto"/>
              <w:ind w:firstLine="0"/>
              <w:jc w:val="center"/>
            </w:pPr>
            <w:r>
              <w:t xml:space="preserve">     </w:t>
            </w:r>
            <w:proofErr w:type="spellStart"/>
            <w:r w:rsidR="00EF0B3C" w:rsidRPr="00AA4B62">
              <w:t>AIC</w:t>
            </w:r>
            <w:r w:rsidR="00E879BD">
              <w:t>c</w:t>
            </w:r>
            <w:proofErr w:type="spellEnd"/>
          </w:p>
        </w:tc>
        <w:tc>
          <w:tcPr>
            <w:tcW w:w="900" w:type="dxa"/>
            <w:tcBorders>
              <w:bottom w:val="single" w:sz="4" w:space="0" w:color="auto"/>
            </w:tcBorders>
            <w:tcMar>
              <w:top w:w="14" w:type="dxa"/>
              <w:left w:w="14" w:type="dxa"/>
              <w:bottom w:w="14" w:type="dxa"/>
              <w:right w:w="14" w:type="dxa"/>
            </w:tcMar>
            <w:vAlign w:val="center"/>
          </w:tcPr>
          <w:p w14:paraId="2DBA29DF" w14:textId="5BDDC048" w:rsidR="00471A3D" w:rsidRPr="00AA4B62" w:rsidRDefault="00AA4B62" w:rsidP="002B03D2">
            <w:pPr>
              <w:widowControl w:val="0"/>
              <w:spacing w:line="240" w:lineRule="auto"/>
              <w:ind w:firstLine="0"/>
              <w:jc w:val="right"/>
            </w:pPr>
            <w:proofErr w:type="spellStart"/>
            <w:r>
              <w:t>Δ</w:t>
            </w:r>
            <w:r w:rsidR="00EF0B3C" w:rsidRPr="00AA4B62">
              <w:t>AIC</w:t>
            </w:r>
            <w:r w:rsidR="00E879BD">
              <w:t>c</w:t>
            </w:r>
            <w:proofErr w:type="spellEnd"/>
          </w:p>
        </w:tc>
      </w:tr>
      <w:tr w:rsidR="005550E0" w14:paraId="0436886D" w14:textId="77777777" w:rsidTr="002B03D2">
        <w:trPr>
          <w:trHeight w:val="432"/>
        </w:trPr>
        <w:tc>
          <w:tcPr>
            <w:tcW w:w="2430" w:type="dxa"/>
            <w:tcBorders>
              <w:top w:val="single" w:sz="4" w:space="0" w:color="auto"/>
            </w:tcBorders>
            <w:tcMar>
              <w:top w:w="14" w:type="dxa"/>
              <w:left w:w="14" w:type="dxa"/>
              <w:bottom w:w="14" w:type="dxa"/>
              <w:right w:w="14" w:type="dxa"/>
            </w:tcMar>
            <w:vAlign w:val="center"/>
          </w:tcPr>
          <w:p w14:paraId="45A63756" w14:textId="39865203" w:rsidR="005550E0" w:rsidRDefault="005550E0" w:rsidP="002B03D2">
            <w:pPr>
              <w:widowControl w:val="0"/>
              <w:spacing w:line="240" w:lineRule="auto"/>
              <w:ind w:firstLine="0"/>
            </w:pPr>
            <w:r>
              <w:t>Canopy kelps summed</w:t>
            </w:r>
          </w:p>
        </w:tc>
        <w:tc>
          <w:tcPr>
            <w:tcW w:w="1530" w:type="dxa"/>
            <w:tcBorders>
              <w:top w:val="single" w:sz="4" w:space="0" w:color="auto"/>
            </w:tcBorders>
            <w:tcMar>
              <w:top w:w="14" w:type="dxa"/>
              <w:left w:w="14" w:type="dxa"/>
              <w:bottom w:w="14" w:type="dxa"/>
              <w:right w:w="14" w:type="dxa"/>
            </w:tcMar>
            <w:vAlign w:val="center"/>
          </w:tcPr>
          <w:p w14:paraId="14A5B131" w14:textId="0899E82A" w:rsidR="005550E0" w:rsidRDefault="005550E0" w:rsidP="002B03D2">
            <w:pPr>
              <w:spacing w:line="240" w:lineRule="auto"/>
              <w:ind w:left="-71" w:firstLine="791"/>
              <w:jc w:val="center"/>
            </w:pPr>
            <w:r>
              <w:t>70.485</w:t>
            </w:r>
          </w:p>
        </w:tc>
        <w:tc>
          <w:tcPr>
            <w:tcW w:w="1260" w:type="dxa"/>
            <w:gridSpan w:val="2"/>
            <w:tcBorders>
              <w:top w:val="single" w:sz="4" w:space="0" w:color="auto"/>
            </w:tcBorders>
            <w:tcMar>
              <w:top w:w="14" w:type="dxa"/>
              <w:left w:w="14" w:type="dxa"/>
              <w:bottom w:w="14" w:type="dxa"/>
              <w:right w:w="14" w:type="dxa"/>
            </w:tcMar>
            <w:vAlign w:val="center"/>
          </w:tcPr>
          <w:p w14:paraId="338B5B33" w14:textId="3E3E10D0" w:rsidR="005550E0" w:rsidRDefault="005550E0" w:rsidP="002B03D2">
            <w:pPr>
              <w:spacing w:line="240" w:lineRule="auto"/>
              <w:ind w:firstLine="0"/>
              <w:jc w:val="right"/>
            </w:pPr>
            <w:r>
              <w:t>0.000</w:t>
            </w:r>
          </w:p>
        </w:tc>
      </w:tr>
      <w:tr w:rsidR="005550E0" w14:paraId="79070415" w14:textId="77777777" w:rsidTr="002B03D2">
        <w:trPr>
          <w:trHeight w:val="432"/>
        </w:trPr>
        <w:tc>
          <w:tcPr>
            <w:tcW w:w="2430" w:type="dxa"/>
            <w:tcMar>
              <w:top w:w="14" w:type="dxa"/>
              <w:left w:w="14" w:type="dxa"/>
              <w:bottom w:w="14" w:type="dxa"/>
              <w:right w:w="14" w:type="dxa"/>
            </w:tcMar>
            <w:vAlign w:val="center"/>
          </w:tcPr>
          <w:p w14:paraId="3B1C695B" w14:textId="373D25B9" w:rsidR="005550E0" w:rsidRDefault="005550E0" w:rsidP="002B03D2">
            <w:pPr>
              <w:widowControl w:val="0"/>
              <w:spacing w:line="240" w:lineRule="auto"/>
              <w:ind w:firstLine="0"/>
            </w:pPr>
            <w:r w:rsidRPr="00AA4B62">
              <w:rPr>
                <w:i/>
              </w:rPr>
              <w:t>Macro</w:t>
            </w:r>
            <w:r>
              <w:t xml:space="preserve"> + </w:t>
            </w:r>
            <w:proofErr w:type="spellStart"/>
            <w:r w:rsidRPr="00AA4B62">
              <w:rPr>
                <w:i/>
              </w:rPr>
              <w:t>Nereo</w:t>
            </w:r>
            <w:proofErr w:type="spellEnd"/>
          </w:p>
        </w:tc>
        <w:tc>
          <w:tcPr>
            <w:tcW w:w="1530" w:type="dxa"/>
            <w:tcMar>
              <w:top w:w="14" w:type="dxa"/>
              <w:left w:w="14" w:type="dxa"/>
              <w:bottom w:w="14" w:type="dxa"/>
              <w:right w:w="14" w:type="dxa"/>
            </w:tcMar>
            <w:vAlign w:val="center"/>
          </w:tcPr>
          <w:p w14:paraId="4C02A4E5" w14:textId="201B47DB" w:rsidR="005550E0" w:rsidRDefault="005550E0" w:rsidP="002B03D2">
            <w:pPr>
              <w:spacing w:line="240" w:lineRule="auto"/>
              <w:jc w:val="center"/>
            </w:pPr>
            <w:r>
              <w:t>72.485</w:t>
            </w:r>
          </w:p>
        </w:tc>
        <w:tc>
          <w:tcPr>
            <w:tcW w:w="1260" w:type="dxa"/>
            <w:gridSpan w:val="2"/>
            <w:tcMar>
              <w:top w:w="14" w:type="dxa"/>
              <w:left w:w="14" w:type="dxa"/>
              <w:bottom w:w="14" w:type="dxa"/>
              <w:right w:w="14" w:type="dxa"/>
            </w:tcMar>
            <w:vAlign w:val="center"/>
          </w:tcPr>
          <w:p w14:paraId="1C7CC10E" w14:textId="103C2326" w:rsidR="005550E0" w:rsidRDefault="005550E0" w:rsidP="002B03D2">
            <w:pPr>
              <w:spacing w:line="240" w:lineRule="auto"/>
              <w:ind w:firstLine="0"/>
              <w:jc w:val="right"/>
            </w:pPr>
            <w:r>
              <w:t>1.999</w:t>
            </w:r>
          </w:p>
        </w:tc>
      </w:tr>
      <w:tr w:rsidR="005550E0" w14:paraId="5B5BBDE2" w14:textId="77777777" w:rsidTr="002B03D2">
        <w:trPr>
          <w:trHeight w:val="432"/>
        </w:trPr>
        <w:tc>
          <w:tcPr>
            <w:tcW w:w="2430" w:type="dxa"/>
            <w:tcMar>
              <w:top w:w="14" w:type="dxa"/>
              <w:left w:w="14" w:type="dxa"/>
              <w:bottom w:w="14" w:type="dxa"/>
              <w:right w:w="14" w:type="dxa"/>
            </w:tcMar>
            <w:vAlign w:val="center"/>
          </w:tcPr>
          <w:p w14:paraId="1D349D35" w14:textId="1417B646" w:rsidR="005550E0" w:rsidRDefault="005550E0" w:rsidP="002B03D2">
            <w:pPr>
              <w:widowControl w:val="0"/>
              <w:spacing w:line="240" w:lineRule="auto"/>
              <w:ind w:firstLine="0"/>
            </w:pPr>
            <w:r>
              <w:t>Three kelps summed</w:t>
            </w:r>
          </w:p>
        </w:tc>
        <w:tc>
          <w:tcPr>
            <w:tcW w:w="1530" w:type="dxa"/>
            <w:tcMar>
              <w:top w:w="14" w:type="dxa"/>
              <w:left w:w="14" w:type="dxa"/>
              <w:bottom w:w="14" w:type="dxa"/>
              <w:right w:w="14" w:type="dxa"/>
            </w:tcMar>
            <w:vAlign w:val="center"/>
          </w:tcPr>
          <w:p w14:paraId="067FAC3C" w14:textId="6F1A7915" w:rsidR="005550E0" w:rsidRDefault="005550E0" w:rsidP="002B03D2">
            <w:pPr>
              <w:spacing w:line="240" w:lineRule="auto"/>
              <w:jc w:val="center"/>
            </w:pPr>
            <w:r>
              <w:t>73.686</w:t>
            </w:r>
          </w:p>
        </w:tc>
        <w:tc>
          <w:tcPr>
            <w:tcW w:w="1260" w:type="dxa"/>
            <w:gridSpan w:val="2"/>
            <w:tcMar>
              <w:top w:w="14" w:type="dxa"/>
              <w:left w:w="14" w:type="dxa"/>
              <w:bottom w:w="14" w:type="dxa"/>
              <w:right w:w="14" w:type="dxa"/>
            </w:tcMar>
            <w:vAlign w:val="center"/>
          </w:tcPr>
          <w:p w14:paraId="6AFF3331" w14:textId="622AC032" w:rsidR="005550E0" w:rsidRDefault="005550E0" w:rsidP="002B03D2">
            <w:pPr>
              <w:spacing w:line="240" w:lineRule="auto"/>
              <w:ind w:firstLine="0"/>
              <w:jc w:val="right"/>
            </w:pPr>
            <w:r>
              <w:t>3.200</w:t>
            </w:r>
          </w:p>
        </w:tc>
      </w:tr>
      <w:tr w:rsidR="005550E0" w14:paraId="37473C9F" w14:textId="77777777" w:rsidTr="002B03D2">
        <w:trPr>
          <w:trHeight w:val="432"/>
        </w:trPr>
        <w:tc>
          <w:tcPr>
            <w:tcW w:w="2430" w:type="dxa"/>
            <w:tcMar>
              <w:top w:w="14" w:type="dxa"/>
              <w:left w:w="14" w:type="dxa"/>
              <w:bottom w:w="14" w:type="dxa"/>
              <w:right w:w="14" w:type="dxa"/>
            </w:tcMar>
            <w:vAlign w:val="center"/>
          </w:tcPr>
          <w:p w14:paraId="69907445" w14:textId="4330D5D8" w:rsidR="005550E0" w:rsidRDefault="005550E0" w:rsidP="002B03D2">
            <w:pPr>
              <w:widowControl w:val="0"/>
              <w:spacing w:line="240" w:lineRule="auto"/>
              <w:ind w:firstLine="0"/>
            </w:pPr>
            <w:r w:rsidRPr="00AA4B62">
              <w:rPr>
                <w:i/>
              </w:rPr>
              <w:t>Macro</w:t>
            </w:r>
            <w:r>
              <w:t xml:space="preserve"> + </w:t>
            </w:r>
            <w:proofErr w:type="spellStart"/>
            <w:r w:rsidRPr="00AA4B62">
              <w:rPr>
                <w:i/>
              </w:rPr>
              <w:t>Nereo</w:t>
            </w:r>
            <w:proofErr w:type="spellEnd"/>
            <w:r>
              <w:t xml:space="preserve"> + </w:t>
            </w:r>
            <w:proofErr w:type="spellStart"/>
            <w:r w:rsidRPr="00AA4B62">
              <w:rPr>
                <w:i/>
              </w:rPr>
              <w:t>Ptery</w:t>
            </w:r>
            <w:proofErr w:type="spellEnd"/>
          </w:p>
        </w:tc>
        <w:tc>
          <w:tcPr>
            <w:tcW w:w="1530" w:type="dxa"/>
            <w:tcMar>
              <w:top w:w="14" w:type="dxa"/>
              <w:left w:w="14" w:type="dxa"/>
              <w:bottom w:w="14" w:type="dxa"/>
              <w:right w:w="14" w:type="dxa"/>
            </w:tcMar>
            <w:vAlign w:val="center"/>
          </w:tcPr>
          <w:p w14:paraId="65C96DDB" w14:textId="5BD438E2" w:rsidR="005550E0" w:rsidRDefault="005550E0" w:rsidP="002B03D2">
            <w:pPr>
              <w:spacing w:line="240" w:lineRule="auto"/>
              <w:jc w:val="center"/>
            </w:pPr>
            <w:r>
              <w:t>73.764</w:t>
            </w:r>
          </w:p>
        </w:tc>
        <w:tc>
          <w:tcPr>
            <w:tcW w:w="1260" w:type="dxa"/>
            <w:gridSpan w:val="2"/>
            <w:tcMar>
              <w:top w:w="14" w:type="dxa"/>
              <w:left w:w="14" w:type="dxa"/>
              <w:bottom w:w="14" w:type="dxa"/>
              <w:right w:w="14" w:type="dxa"/>
            </w:tcMar>
            <w:vAlign w:val="center"/>
          </w:tcPr>
          <w:p w14:paraId="7B884EE2" w14:textId="7DA98FE9" w:rsidR="005550E0" w:rsidRDefault="005550E0" w:rsidP="002B03D2">
            <w:pPr>
              <w:spacing w:line="240" w:lineRule="auto"/>
              <w:ind w:firstLine="0"/>
              <w:jc w:val="right"/>
            </w:pPr>
            <w:r>
              <w:t>3.279</w:t>
            </w:r>
          </w:p>
        </w:tc>
      </w:tr>
      <w:tr w:rsidR="005550E0" w14:paraId="4E9766BE" w14:textId="77777777" w:rsidTr="002B03D2">
        <w:trPr>
          <w:trHeight w:val="432"/>
        </w:trPr>
        <w:tc>
          <w:tcPr>
            <w:tcW w:w="2430" w:type="dxa"/>
            <w:tcMar>
              <w:top w:w="14" w:type="dxa"/>
              <w:left w:w="14" w:type="dxa"/>
              <w:bottom w:w="14" w:type="dxa"/>
              <w:right w:w="14" w:type="dxa"/>
            </w:tcMar>
            <w:vAlign w:val="center"/>
          </w:tcPr>
          <w:p w14:paraId="42ED77CD" w14:textId="4859A3CF" w:rsidR="005550E0" w:rsidRDefault="005550E0" w:rsidP="002B03D2">
            <w:pPr>
              <w:widowControl w:val="0"/>
              <w:spacing w:line="240" w:lineRule="auto"/>
              <w:ind w:firstLine="0"/>
            </w:pPr>
            <w:proofErr w:type="spellStart"/>
            <w:r w:rsidRPr="00AA4B62">
              <w:rPr>
                <w:i/>
              </w:rPr>
              <w:t>Nereo</w:t>
            </w:r>
            <w:proofErr w:type="spellEnd"/>
            <w:r>
              <w:t xml:space="preserve"> +</w:t>
            </w:r>
            <w:r w:rsidRPr="00AA4B62">
              <w:rPr>
                <w:i/>
              </w:rPr>
              <w:t xml:space="preserve"> </w:t>
            </w:r>
            <w:proofErr w:type="spellStart"/>
            <w:r w:rsidRPr="00AA4B62">
              <w:rPr>
                <w:i/>
              </w:rPr>
              <w:t>Ptery</w:t>
            </w:r>
            <w:proofErr w:type="spellEnd"/>
          </w:p>
        </w:tc>
        <w:tc>
          <w:tcPr>
            <w:tcW w:w="1530" w:type="dxa"/>
            <w:tcMar>
              <w:top w:w="14" w:type="dxa"/>
              <w:left w:w="14" w:type="dxa"/>
              <w:bottom w:w="14" w:type="dxa"/>
              <w:right w:w="14" w:type="dxa"/>
            </w:tcMar>
            <w:vAlign w:val="center"/>
          </w:tcPr>
          <w:p w14:paraId="2B19DDB9" w14:textId="23309222" w:rsidR="005550E0" w:rsidRDefault="005550E0" w:rsidP="002B03D2">
            <w:pPr>
              <w:spacing w:line="240" w:lineRule="auto"/>
              <w:jc w:val="center"/>
            </w:pPr>
            <w:r>
              <w:t>75.231</w:t>
            </w:r>
          </w:p>
        </w:tc>
        <w:tc>
          <w:tcPr>
            <w:tcW w:w="1260" w:type="dxa"/>
            <w:gridSpan w:val="2"/>
            <w:tcMar>
              <w:top w:w="14" w:type="dxa"/>
              <w:left w:w="14" w:type="dxa"/>
              <w:bottom w:w="14" w:type="dxa"/>
              <w:right w:w="14" w:type="dxa"/>
            </w:tcMar>
            <w:vAlign w:val="center"/>
          </w:tcPr>
          <w:p w14:paraId="1A5BCB6A" w14:textId="7FB1F7AF" w:rsidR="005550E0" w:rsidRDefault="005550E0" w:rsidP="002B03D2">
            <w:pPr>
              <w:spacing w:line="240" w:lineRule="auto"/>
              <w:ind w:firstLine="0"/>
              <w:jc w:val="right"/>
            </w:pPr>
            <w:r>
              <w:t>4.746</w:t>
            </w:r>
          </w:p>
        </w:tc>
      </w:tr>
      <w:tr w:rsidR="005550E0" w14:paraId="0D7976E3" w14:textId="77777777" w:rsidTr="002B03D2">
        <w:trPr>
          <w:trHeight w:val="432"/>
        </w:trPr>
        <w:tc>
          <w:tcPr>
            <w:tcW w:w="2430" w:type="dxa"/>
            <w:tcMar>
              <w:top w:w="14" w:type="dxa"/>
              <w:left w:w="14" w:type="dxa"/>
              <w:bottom w:w="14" w:type="dxa"/>
              <w:right w:w="14" w:type="dxa"/>
            </w:tcMar>
            <w:vAlign w:val="center"/>
          </w:tcPr>
          <w:p w14:paraId="214D5A92" w14:textId="5DBD0BC6" w:rsidR="005550E0" w:rsidRPr="00AA4B62" w:rsidRDefault="005550E0" w:rsidP="002B03D2">
            <w:pPr>
              <w:widowControl w:val="0"/>
              <w:spacing w:line="240" w:lineRule="auto"/>
              <w:ind w:firstLine="0"/>
              <w:rPr>
                <w:i/>
              </w:rPr>
            </w:pPr>
            <w:proofErr w:type="spellStart"/>
            <w:r w:rsidRPr="00AA4B62">
              <w:rPr>
                <w:i/>
              </w:rPr>
              <w:t>Nereo</w:t>
            </w:r>
            <w:proofErr w:type="spellEnd"/>
          </w:p>
        </w:tc>
        <w:tc>
          <w:tcPr>
            <w:tcW w:w="1530" w:type="dxa"/>
            <w:tcMar>
              <w:top w:w="14" w:type="dxa"/>
              <w:left w:w="14" w:type="dxa"/>
              <w:bottom w:w="14" w:type="dxa"/>
              <w:right w:w="14" w:type="dxa"/>
            </w:tcMar>
            <w:vAlign w:val="center"/>
          </w:tcPr>
          <w:p w14:paraId="2F985AD2" w14:textId="39E508D1" w:rsidR="005550E0" w:rsidRDefault="005550E0" w:rsidP="002B03D2">
            <w:pPr>
              <w:spacing w:line="240" w:lineRule="auto"/>
              <w:jc w:val="center"/>
            </w:pPr>
            <w:r>
              <w:t>76.421</w:t>
            </w:r>
          </w:p>
        </w:tc>
        <w:tc>
          <w:tcPr>
            <w:tcW w:w="1260" w:type="dxa"/>
            <w:gridSpan w:val="2"/>
            <w:tcMar>
              <w:top w:w="14" w:type="dxa"/>
              <w:left w:w="14" w:type="dxa"/>
              <w:bottom w:w="14" w:type="dxa"/>
              <w:right w:w="14" w:type="dxa"/>
            </w:tcMar>
            <w:vAlign w:val="center"/>
          </w:tcPr>
          <w:p w14:paraId="02E10495" w14:textId="0B42042A" w:rsidR="005550E0" w:rsidRDefault="005550E0" w:rsidP="002B03D2">
            <w:pPr>
              <w:spacing w:line="240" w:lineRule="auto"/>
              <w:ind w:firstLine="0"/>
              <w:jc w:val="right"/>
            </w:pPr>
            <w:r>
              <w:t>5.935</w:t>
            </w:r>
          </w:p>
        </w:tc>
      </w:tr>
      <w:tr w:rsidR="005550E0" w14:paraId="66F9916D" w14:textId="77777777" w:rsidTr="002B03D2">
        <w:trPr>
          <w:trHeight w:val="432"/>
        </w:trPr>
        <w:tc>
          <w:tcPr>
            <w:tcW w:w="2430" w:type="dxa"/>
            <w:tcMar>
              <w:top w:w="14" w:type="dxa"/>
              <w:left w:w="14" w:type="dxa"/>
              <w:bottom w:w="14" w:type="dxa"/>
              <w:right w:w="14" w:type="dxa"/>
            </w:tcMar>
            <w:vAlign w:val="center"/>
          </w:tcPr>
          <w:p w14:paraId="07D2A322" w14:textId="095AC3BA" w:rsidR="005550E0" w:rsidRPr="00AA4B62" w:rsidRDefault="005550E0" w:rsidP="002B03D2">
            <w:pPr>
              <w:widowControl w:val="0"/>
              <w:spacing w:line="240" w:lineRule="auto"/>
              <w:ind w:firstLine="0"/>
              <w:rPr>
                <w:i/>
              </w:rPr>
            </w:pPr>
            <w:r w:rsidRPr="00AA4B62">
              <w:rPr>
                <w:i/>
              </w:rPr>
              <w:t>Macro</w:t>
            </w:r>
          </w:p>
        </w:tc>
        <w:tc>
          <w:tcPr>
            <w:tcW w:w="1530" w:type="dxa"/>
            <w:tcMar>
              <w:top w:w="14" w:type="dxa"/>
              <w:left w:w="14" w:type="dxa"/>
              <w:bottom w:w="14" w:type="dxa"/>
              <w:right w:w="14" w:type="dxa"/>
            </w:tcMar>
            <w:vAlign w:val="center"/>
          </w:tcPr>
          <w:p w14:paraId="36C91077" w14:textId="53A8FB2A" w:rsidR="005550E0" w:rsidRDefault="005550E0" w:rsidP="002B03D2">
            <w:pPr>
              <w:spacing w:line="240" w:lineRule="auto"/>
              <w:jc w:val="center"/>
            </w:pPr>
            <w:r>
              <w:t>83.970</w:t>
            </w:r>
          </w:p>
        </w:tc>
        <w:tc>
          <w:tcPr>
            <w:tcW w:w="1260" w:type="dxa"/>
            <w:gridSpan w:val="2"/>
            <w:tcMar>
              <w:top w:w="14" w:type="dxa"/>
              <w:left w:w="14" w:type="dxa"/>
              <w:bottom w:w="14" w:type="dxa"/>
              <w:right w:w="14" w:type="dxa"/>
            </w:tcMar>
            <w:vAlign w:val="center"/>
          </w:tcPr>
          <w:p w14:paraId="5A897926" w14:textId="008A3D39" w:rsidR="005550E0" w:rsidRDefault="005550E0" w:rsidP="002B03D2">
            <w:pPr>
              <w:spacing w:line="240" w:lineRule="auto"/>
              <w:ind w:firstLine="0"/>
              <w:jc w:val="right"/>
            </w:pPr>
            <w:r>
              <w:t>13.484</w:t>
            </w:r>
          </w:p>
        </w:tc>
      </w:tr>
      <w:tr w:rsidR="005550E0" w14:paraId="40A52B0F" w14:textId="77777777" w:rsidTr="002B03D2">
        <w:trPr>
          <w:trHeight w:val="432"/>
        </w:trPr>
        <w:tc>
          <w:tcPr>
            <w:tcW w:w="2430" w:type="dxa"/>
            <w:tcMar>
              <w:top w:w="14" w:type="dxa"/>
              <w:left w:w="14" w:type="dxa"/>
              <w:bottom w:w="14" w:type="dxa"/>
              <w:right w:w="14" w:type="dxa"/>
            </w:tcMar>
            <w:vAlign w:val="center"/>
          </w:tcPr>
          <w:p w14:paraId="0F4CEEA6" w14:textId="623DAFAB" w:rsidR="005550E0" w:rsidRDefault="005550E0" w:rsidP="002B03D2">
            <w:pPr>
              <w:widowControl w:val="0"/>
              <w:spacing w:line="240" w:lineRule="auto"/>
              <w:ind w:firstLine="0"/>
            </w:pPr>
            <w:r w:rsidRPr="00AA4B62">
              <w:rPr>
                <w:i/>
              </w:rPr>
              <w:t>Macro</w:t>
            </w:r>
            <w:r>
              <w:t xml:space="preserve"> +</w:t>
            </w:r>
            <w:r w:rsidRPr="00AA4B62">
              <w:rPr>
                <w:i/>
              </w:rPr>
              <w:t xml:space="preserve"> </w:t>
            </w:r>
            <w:proofErr w:type="spellStart"/>
            <w:r w:rsidRPr="00AA4B62">
              <w:rPr>
                <w:i/>
              </w:rPr>
              <w:t>Ptery</w:t>
            </w:r>
            <w:proofErr w:type="spellEnd"/>
          </w:p>
        </w:tc>
        <w:tc>
          <w:tcPr>
            <w:tcW w:w="1530" w:type="dxa"/>
            <w:tcMar>
              <w:top w:w="14" w:type="dxa"/>
              <w:left w:w="14" w:type="dxa"/>
              <w:bottom w:w="14" w:type="dxa"/>
              <w:right w:w="14" w:type="dxa"/>
            </w:tcMar>
            <w:vAlign w:val="center"/>
          </w:tcPr>
          <w:p w14:paraId="156C06F0" w14:textId="14566CFF" w:rsidR="005550E0" w:rsidRDefault="005550E0" w:rsidP="002B03D2">
            <w:pPr>
              <w:spacing w:line="240" w:lineRule="auto"/>
              <w:jc w:val="center"/>
            </w:pPr>
            <w:r>
              <w:t>84.142</w:t>
            </w:r>
          </w:p>
        </w:tc>
        <w:tc>
          <w:tcPr>
            <w:tcW w:w="1260" w:type="dxa"/>
            <w:gridSpan w:val="2"/>
            <w:tcMar>
              <w:top w:w="14" w:type="dxa"/>
              <w:left w:w="14" w:type="dxa"/>
              <w:bottom w:w="14" w:type="dxa"/>
              <w:right w:w="14" w:type="dxa"/>
            </w:tcMar>
            <w:vAlign w:val="center"/>
          </w:tcPr>
          <w:p w14:paraId="6C52D43D" w14:textId="662D8955" w:rsidR="005550E0" w:rsidRDefault="005550E0" w:rsidP="002B03D2">
            <w:pPr>
              <w:spacing w:line="240" w:lineRule="auto"/>
              <w:ind w:firstLine="0"/>
              <w:jc w:val="right"/>
            </w:pPr>
            <w:r>
              <w:t>13.656</w:t>
            </w:r>
          </w:p>
        </w:tc>
      </w:tr>
      <w:tr w:rsidR="005550E0" w14:paraId="3E724730" w14:textId="77777777" w:rsidTr="002B03D2">
        <w:trPr>
          <w:trHeight w:val="432"/>
        </w:trPr>
        <w:tc>
          <w:tcPr>
            <w:tcW w:w="2430" w:type="dxa"/>
            <w:tcMar>
              <w:top w:w="14" w:type="dxa"/>
              <w:left w:w="14" w:type="dxa"/>
              <w:bottom w:w="14" w:type="dxa"/>
              <w:right w:w="14" w:type="dxa"/>
            </w:tcMar>
            <w:vAlign w:val="center"/>
          </w:tcPr>
          <w:p w14:paraId="1B71C4E1" w14:textId="72060E2E" w:rsidR="005550E0" w:rsidRPr="00AA4B62" w:rsidRDefault="005550E0" w:rsidP="002B03D2">
            <w:pPr>
              <w:widowControl w:val="0"/>
              <w:spacing w:line="240" w:lineRule="auto"/>
              <w:ind w:firstLine="0"/>
              <w:rPr>
                <w:i/>
              </w:rPr>
            </w:pPr>
            <w:proofErr w:type="spellStart"/>
            <w:r w:rsidRPr="00AA4B62">
              <w:rPr>
                <w:i/>
              </w:rPr>
              <w:t>Ptery</w:t>
            </w:r>
            <w:proofErr w:type="spellEnd"/>
          </w:p>
        </w:tc>
        <w:tc>
          <w:tcPr>
            <w:tcW w:w="1530" w:type="dxa"/>
            <w:tcMar>
              <w:top w:w="14" w:type="dxa"/>
              <w:left w:w="14" w:type="dxa"/>
              <w:bottom w:w="14" w:type="dxa"/>
              <w:right w:w="14" w:type="dxa"/>
            </w:tcMar>
            <w:vAlign w:val="center"/>
          </w:tcPr>
          <w:p w14:paraId="769AAAD3" w14:textId="5243A97C" w:rsidR="005550E0" w:rsidRDefault="005550E0" w:rsidP="002B03D2">
            <w:pPr>
              <w:spacing w:line="240" w:lineRule="auto"/>
              <w:jc w:val="center"/>
            </w:pPr>
            <w:r>
              <w:t>85.400</w:t>
            </w:r>
          </w:p>
        </w:tc>
        <w:tc>
          <w:tcPr>
            <w:tcW w:w="1260" w:type="dxa"/>
            <w:gridSpan w:val="2"/>
            <w:tcMar>
              <w:top w:w="14" w:type="dxa"/>
              <w:left w:w="14" w:type="dxa"/>
              <w:bottom w:w="14" w:type="dxa"/>
              <w:right w:w="14" w:type="dxa"/>
            </w:tcMar>
            <w:vAlign w:val="center"/>
          </w:tcPr>
          <w:p w14:paraId="26985E9C" w14:textId="424577F7" w:rsidR="005550E0" w:rsidRDefault="005550E0" w:rsidP="002B03D2">
            <w:pPr>
              <w:spacing w:line="240" w:lineRule="auto"/>
              <w:ind w:firstLine="0"/>
              <w:jc w:val="right"/>
            </w:pPr>
            <w:r>
              <w:t>14.914</w:t>
            </w:r>
          </w:p>
        </w:tc>
      </w:tr>
      <w:tr w:rsidR="005550E0" w14:paraId="7A0D73EC" w14:textId="77777777" w:rsidTr="002B03D2">
        <w:trPr>
          <w:trHeight w:val="432"/>
        </w:trPr>
        <w:tc>
          <w:tcPr>
            <w:tcW w:w="2430" w:type="dxa"/>
            <w:tcMar>
              <w:top w:w="14" w:type="dxa"/>
              <w:left w:w="14" w:type="dxa"/>
              <w:bottom w:w="14" w:type="dxa"/>
              <w:right w:w="14" w:type="dxa"/>
            </w:tcMar>
            <w:vAlign w:val="center"/>
          </w:tcPr>
          <w:p w14:paraId="4121BEF9" w14:textId="722565B3" w:rsidR="005550E0" w:rsidRDefault="005550E0" w:rsidP="002B03D2">
            <w:pPr>
              <w:widowControl w:val="0"/>
              <w:spacing w:line="240" w:lineRule="auto"/>
              <w:ind w:firstLine="0"/>
            </w:pPr>
            <w:r>
              <w:t>Year only</w:t>
            </w:r>
          </w:p>
        </w:tc>
        <w:tc>
          <w:tcPr>
            <w:tcW w:w="1530" w:type="dxa"/>
            <w:tcMar>
              <w:top w:w="14" w:type="dxa"/>
              <w:left w:w="14" w:type="dxa"/>
              <w:bottom w:w="14" w:type="dxa"/>
              <w:right w:w="14" w:type="dxa"/>
            </w:tcMar>
            <w:vAlign w:val="center"/>
          </w:tcPr>
          <w:p w14:paraId="46A83BAF" w14:textId="7BAD3F24" w:rsidR="005550E0" w:rsidRDefault="005550E0" w:rsidP="002B03D2">
            <w:pPr>
              <w:spacing w:line="240" w:lineRule="auto"/>
              <w:jc w:val="center"/>
            </w:pPr>
            <w:r>
              <w:t>86.929</w:t>
            </w:r>
          </w:p>
        </w:tc>
        <w:tc>
          <w:tcPr>
            <w:tcW w:w="1260" w:type="dxa"/>
            <w:gridSpan w:val="2"/>
            <w:tcMar>
              <w:top w:w="14" w:type="dxa"/>
              <w:left w:w="14" w:type="dxa"/>
              <w:bottom w:w="14" w:type="dxa"/>
              <w:right w:w="14" w:type="dxa"/>
            </w:tcMar>
            <w:vAlign w:val="center"/>
          </w:tcPr>
          <w:p w14:paraId="3F0691A0" w14:textId="2F14467E" w:rsidR="005550E0" w:rsidRDefault="005550E0" w:rsidP="002B03D2">
            <w:pPr>
              <w:spacing w:line="240" w:lineRule="auto"/>
              <w:ind w:firstLine="0"/>
              <w:jc w:val="right"/>
            </w:pPr>
            <w:r>
              <w:t>16.444</w:t>
            </w:r>
          </w:p>
        </w:tc>
      </w:tr>
      <w:tr w:rsidR="005550E0" w14:paraId="754E7703"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71252BE7" w14:textId="7E41EEF6" w:rsidR="005550E0" w:rsidRDefault="005550E0" w:rsidP="002B03D2">
            <w:pPr>
              <w:widowControl w:val="0"/>
              <w:spacing w:line="240" w:lineRule="auto"/>
              <w:ind w:firstLine="0"/>
            </w:pPr>
            <w:r>
              <w:t>Year + Site only</w:t>
            </w:r>
          </w:p>
        </w:tc>
        <w:tc>
          <w:tcPr>
            <w:tcW w:w="1530" w:type="dxa"/>
            <w:tcBorders>
              <w:bottom w:val="single" w:sz="4" w:space="0" w:color="auto"/>
            </w:tcBorders>
            <w:tcMar>
              <w:top w:w="14" w:type="dxa"/>
              <w:left w:w="14" w:type="dxa"/>
              <w:bottom w:w="14" w:type="dxa"/>
              <w:right w:w="14" w:type="dxa"/>
            </w:tcMar>
            <w:vAlign w:val="center"/>
          </w:tcPr>
          <w:p w14:paraId="3A1230D5" w14:textId="501B0AD7" w:rsidR="005550E0" w:rsidRDefault="005550E0" w:rsidP="002B03D2">
            <w:pPr>
              <w:spacing w:line="240" w:lineRule="auto"/>
              <w:jc w:val="center"/>
            </w:pPr>
            <w:r>
              <w:t>87.704</w:t>
            </w:r>
          </w:p>
        </w:tc>
        <w:tc>
          <w:tcPr>
            <w:tcW w:w="1260" w:type="dxa"/>
            <w:gridSpan w:val="2"/>
            <w:tcBorders>
              <w:bottom w:val="single" w:sz="4" w:space="0" w:color="auto"/>
            </w:tcBorders>
            <w:tcMar>
              <w:top w:w="14" w:type="dxa"/>
              <w:left w:w="14" w:type="dxa"/>
              <w:bottom w:w="14" w:type="dxa"/>
              <w:right w:w="14" w:type="dxa"/>
            </w:tcMar>
            <w:vAlign w:val="center"/>
          </w:tcPr>
          <w:p w14:paraId="66E83537" w14:textId="7F735CE6" w:rsidR="005550E0" w:rsidRDefault="005550E0" w:rsidP="002B03D2">
            <w:pPr>
              <w:spacing w:line="240" w:lineRule="auto"/>
              <w:ind w:firstLine="0"/>
              <w:jc w:val="right"/>
            </w:pPr>
            <w:r>
              <w:t>17.218</w:t>
            </w:r>
          </w:p>
        </w:tc>
      </w:tr>
    </w:tbl>
    <w:p w14:paraId="5E38ADD7" w14:textId="77777777" w:rsidR="00471A3D" w:rsidRDefault="00471A3D">
      <w:pPr>
        <w:ind w:firstLine="0"/>
      </w:pPr>
    </w:p>
    <w:p w14:paraId="1454294A" w14:textId="67F17681" w:rsidR="00471A3D" w:rsidRDefault="00EF0B3C" w:rsidP="00EB252F">
      <w:pPr>
        <w:pStyle w:val="Heading5"/>
      </w:pPr>
      <w:bookmarkStart w:id="70" w:name="_huqsuo4qvcle" w:colFirst="0" w:colLast="0"/>
      <w:bookmarkEnd w:id="70"/>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proofErr w:type="spellStart"/>
      <w:r w:rsidR="00CD14A9" w:rsidRPr="00CD14A9">
        <w:rPr>
          <w:i/>
        </w:rPr>
        <w:t>Macrocystis</w:t>
      </w:r>
      <w:proofErr w:type="spellEnd"/>
      <w:r w:rsidR="00CD14A9">
        <w:t xml:space="preserve"> and </w:t>
      </w:r>
      <w:proofErr w:type="spellStart"/>
      <w:r w:rsidR="00CD14A9" w:rsidRPr="00CD14A9">
        <w:rPr>
          <w:i/>
        </w:rPr>
        <w:t>Nereocystis</w:t>
      </w:r>
      <w:proofErr w:type="spellEnd"/>
      <w:r w:rsidR="00CD14A9" w:rsidRPr="00CD14A9">
        <w:rPr>
          <w:i/>
        </w:rPr>
        <w:t xml:space="preserve"> </w:t>
      </w:r>
      <w:r w:rsidR="00CD14A9">
        <w:t>as predictors, and c) the</w:t>
      </w:r>
      <w:r w:rsidR="00115CEB">
        <w:t xml:space="preserve"> best-</w:t>
      </w:r>
      <w:proofErr w:type="gramStart"/>
      <w:r w:rsidR="00115CEB">
        <w:t xml:space="preserve">fit </w:t>
      </w:r>
      <w:r w:rsidR="00CD14A9">
        <w:t xml:space="preserve"> positive</w:t>
      </w:r>
      <w:proofErr w:type="gramEnd"/>
      <w:r w:rsidR="00CD14A9">
        <w:t xml:space="preser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proofErr w:type="spellStart"/>
            <w:r w:rsidRPr="009F593A">
              <w:rPr>
                <w:i/>
              </w:rPr>
              <w:t>Macrocystis</w:t>
            </w:r>
            <w:proofErr w:type="spellEnd"/>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proofErr w:type="spellStart"/>
            <w:r w:rsidRPr="009F593A">
              <w:rPr>
                <w:i/>
              </w:rPr>
              <w:t>Nereocystis</w:t>
            </w:r>
            <w:proofErr w:type="spellEnd"/>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71" w:name="_wkii9gu6o2fl" w:colFirst="0" w:colLast="0"/>
      <w:bookmarkEnd w:id="71"/>
      <w:r>
        <w:br w:type="page"/>
      </w:r>
    </w:p>
    <w:p w14:paraId="543D75A8" w14:textId="467C68D8" w:rsidR="00471A3D" w:rsidRDefault="00EF0B3C" w:rsidP="005F4119">
      <w:pPr>
        <w:pStyle w:val="Heading5"/>
        <w:ind w:right="3510"/>
      </w:pPr>
      <w:r>
        <w:lastRenderedPageBreak/>
        <w:t xml:space="preserve">Table S12 Results of model selection for abundance only models estimating abundance of juvenile rockfishes. Data were summarized by Site x Depth x Area x Year bins prior to analysis. </w:t>
      </w:r>
      <w:r w:rsidR="006A2A4A">
        <w:rPr>
          <w:i/>
        </w:rPr>
        <w:t xml:space="preserve">Macro = </w:t>
      </w:r>
      <w:proofErr w:type="spellStart"/>
      <w:r w:rsidR="006A2A4A">
        <w:rPr>
          <w:i/>
        </w:rPr>
        <w:t>Macrocystis</w:t>
      </w:r>
      <w:proofErr w:type="spellEnd"/>
      <w:r w:rsidR="006A2A4A">
        <w:rPr>
          <w:i/>
        </w:rPr>
        <w:t xml:space="preserve">, </w:t>
      </w:r>
      <w:proofErr w:type="spellStart"/>
      <w:r w:rsidR="006A2A4A">
        <w:rPr>
          <w:i/>
        </w:rPr>
        <w:t>Nereo</w:t>
      </w:r>
      <w:proofErr w:type="spellEnd"/>
      <w:r w:rsidR="006A2A4A">
        <w:rPr>
          <w:i/>
        </w:rPr>
        <w:t xml:space="preserve"> = </w:t>
      </w:r>
      <w:proofErr w:type="spellStart"/>
      <w:r w:rsidR="006A2A4A">
        <w:rPr>
          <w:i/>
        </w:rPr>
        <w:t>Nereocystis</w:t>
      </w:r>
      <w:proofErr w:type="spellEnd"/>
      <w:r w:rsidR="006A2A4A">
        <w:rPr>
          <w:i/>
        </w:rPr>
        <w:t xml:space="preserve">, </w:t>
      </w:r>
      <w:proofErr w:type="spellStart"/>
      <w:r w:rsidR="006A2A4A">
        <w:rPr>
          <w:i/>
        </w:rPr>
        <w:t>Ptery</w:t>
      </w:r>
      <w:proofErr w:type="spellEnd"/>
      <w:r w:rsidR="006A2A4A">
        <w:rPr>
          <w:i/>
        </w:rPr>
        <w:t xml:space="preserve"> = </w:t>
      </w:r>
      <w:proofErr w:type="spellStart"/>
      <w:r w:rsidR="006A2A4A">
        <w:rPr>
          <w:i/>
        </w:rPr>
        <w:t>Pterygophora</w:t>
      </w:r>
      <w:proofErr w:type="spellEnd"/>
      <w:r w:rsidR="006A2A4A">
        <w:rPr>
          <w:i/>
        </w:rPr>
        <w:t xml:space="preserve">. </w:t>
      </w:r>
      <w:r w:rsidR="006A2A4A" w:rsidRPr="00175D23">
        <w:t>Canopy kelps are</w:t>
      </w:r>
      <w:r w:rsidR="006A2A4A">
        <w:rPr>
          <w:i/>
        </w:rPr>
        <w:t xml:space="preserve"> </w:t>
      </w:r>
      <w:proofErr w:type="spellStart"/>
      <w:r w:rsidR="006A2A4A">
        <w:rPr>
          <w:i/>
        </w:rPr>
        <w:t>Macrocystis</w:t>
      </w:r>
      <w:proofErr w:type="spellEnd"/>
      <w:r w:rsidR="006A2A4A">
        <w:rPr>
          <w:i/>
        </w:rPr>
        <w:t xml:space="preserve"> </w:t>
      </w:r>
      <w:r w:rsidR="006A2A4A" w:rsidRPr="00175D23">
        <w:t>and</w:t>
      </w:r>
      <w:r w:rsidR="006A2A4A">
        <w:rPr>
          <w:i/>
        </w:rPr>
        <w:t xml:space="preserve"> </w:t>
      </w:r>
      <w:proofErr w:type="spellStart"/>
      <w:r w:rsidR="006A2A4A">
        <w:rPr>
          <w:i/>
        </w:rPr>
        <w:t>Nereocystis</w:t>
      </w:r>
      <w:proofErr w:type="spellEnd"/>
      <w:r w:rsidR="006A2A4A">
        <w:rPr>
          <w:i/>
        </w:rPr>
        <w:t xml:space="preserve">. </w:t>
      </w:r>
      <w:r w:rsidR="006A2A4A">
        <w:t>Kelps were included as continuous variables, Year and Site and random factors and included in all models.</w:t>
      </w:r>
    </w:p>
    <w:tbl>
      <w:tblPr>
        <w:tblStyle w:val="a9"/>
        <w:tblW w:w="4770" w:type="dxa"/>
        <w:tblLayout w:type="fixed"/>
        <w:tblLook w:val="0600" w:firstRow="0" w:lastRow="0" w:firstColumn="0" w:lastColumn="0" w:noHBand="1" w:noVBand="1"/>
      </w:tblPr>
      <w:tblGrid>
        <w:gridCol w:w="2430"/>
        <w:gridCol w:w="990"/>
        <w:gridCol w:w="1350"/>
      </w:tblGrid>
      <w:tr w:rsidR="00471A3D" w:rsidRPr="006A2A4A" w14:paraId="15A2060F"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54D7A398" w14:textId="77777777" w:rsidR="00471A3D" w:rsidRPr="006A2A4A" w:rsidRDefault="00EF0B3C" w:rsidP="006A2A4A">
            <w:pPr>
              <w:spacing w:line="240" w:lineRule="auto"/>
              <w:ind w:firstLine="0"/>
            </w:pPr>
            <w:r w:rsidRPr="006A2A4A">
              <w:t>Model</w:t>
            </w:r>
          </w:p>
        </w:tc>
        <w:tc>
          <w:tcPr>
            <w:tcW w:w="990" w:type="dxa"/>
            <w:tcBorders>
              <w:bottom w:val="single" w:sz="4" w:space="0" w:color="auto"/>
            </w:tcBorders>
            <w:tcMar>
              <w:top w:w="100" w:type="dxa"/>
              <w:left w:w="100" w:type="dxa"/>
              <w:bottom w:w="100" w:type="dxa"/>
              <w:right w:w="100" w:type="dxa"/>
            </w:tcMar>
            <w:vAlign w:val="center"/>
          </w:tcPr>
          <w:p w14:paraId="6FABD7D5" w14:textId="6BD8DB06" w:rsidR="00471A3D" w:rsidRPr="006A2A4A" w:rsidRDefault="00EF0B3C" w:rsidP="006A2A4A">
            <w:pPr>
              <w:spacing w:line="240" w:lineRule="auto"/>
              <w:ind w:firstLine="0"/>
            </w:pPr>
            <w:proofErr w:type="spellStart"/>
            <w:r w:rsidRPr="006A2A4A">
              <w:t>AIC</w:t>
            </w:r>
            <w:r w:rsidR="00E879BD" w:rsidRPr="006A2A4A">
              <w:t>c</w:t>
            </w:r>
            <w:proofErr w:type="spellEnd"/>
          </w:p>
        </w:tc>
        <w:tc>
          <w:tcPr>
            <w:tcW w:w="1350" w:type="dxa"/>
            <w:tcBorders>
              <w:bottom w:val="single" w:sz="4" w:space="0" w:color="auto"/>
            </w:tcBorders>
            <w:tcMar>
              <w:top w:w="100" w:type="dxa"/>
              <w:left w:w="100" w:type="dxa"/>
              <w:bottom w:w="100" w:type="dxa"/>
              <w:right w:w="100" w:type="dxa"/>
            </w:tcMar>
            <w:vAlign w:val="center"/>
          </w:tcPr>
          <w:p w14:paraId="2E83E983" w14:textId="07F74DD2" w:rsidR="00471A3D" w:rsidRPr="006A2A4A" w:rsidRDefault="00E879BD" w:rsidP="006A2A4A">
            <w:pPr>
              <w:spacing w:line="240" w:lineRule="auto"/>
              <w:ind w:firstLine="0"/>
              <w:jc w:val="right"/>
            </w:pPr>
            <w:proofErr w:type="spellStart"/>
            <w:r w:rsidRPr="006A2A4A">
              <w:t>Δ</w:t>
            </w:r>
            <w:r w:rsidR="00EF0B3C" w:rsidRPr="006A2A4A">
              <w:t>AIC</w:t>
            </w:r>
            <w:r w:rsidRPr="006A2A4A">
              <w:t>c</w:t>
            </w:r>
            <w:proofErr w:type="spellEnd"/>
          </w:p>
        </w:tc>
      </w:tr>
      <w:tr w:rsidR="00E879BD" w:rsidRPr="006A2A4A" w14:paraId="7C54E89D" w14:textId="77777777" w:rsidTr="006A2A4A">
        <w:trPr>
          <w:trHeight w:val="20"/>
        </w:trPr>
        <w:tc>
          <w:tcPr>
            <w:tcW w:w="2430" w:type="dxa"/>
            <w:tcBorders>
              <w:top w:val="single" w:sz="4" w:space="0" w:color="auto"/>
            </w:tcBorders>
            <w:tcMar>
              <w:top w:w="100" w:type="dxa"/>
              <w:left w:w="100" w:type="dxa"/>
              <w:bottom w:w="100" w:type="dxa"/>
              <w:right w:w="100" w:type="dxa"/>
            </w:tcMar>
            <w:vAlign w:val="center"/>
          </w:tcPr>
          <w:p w14:paraId="03CF1B29" w14:textId="46C9BF4B" w:rsidR="00E879BD" w:rsidRPr="006A2A4A" w:rsidRDefault="00E879BD" w:rsidP="006A2A4A">
            <w:pPr>
              <w:spacing w:line="240" w:lineRule="auto"/>
              <w:ind w:firstLine="0"/>
            </w:pPr>
            <w:r w:rsidRPr="006A2A4A">
              <w:t>Year</w:t>
            </w:r>
          </w:p>
        </w:tc>
        <w:tc>
          <w:tcPr>
            <w:tcW w:w="990" w:type="dxa"/>
            <w:tcBorders>
              <w:top w:val="single" w:sz="4" w:space="0" w:color="auto"/>
            </w:tcBorders>
            <w:tcMar>
              <w:top w:w="100" w:type="dxa"/>
              <w:left w:w="100" w:type="dxa"/>
              <w:bottom w:w="100" w:type="dxa"/>
              <w:right w:w="100" w:type="dxa"/>
            </w:tcMar>
            <w:vAlign w:val="center"/>
          </w:tcPr>
          <w:p w14:paraId="3B519FBA" w14:textId="4CC06E27" w:rsidR="00E879BD" w:rsidRPr="006A2A4A" w:rsidRDefault="00E879BD" w:rsidP="006A2A4A">
            <w:pPr>
              <w:spacing w:line="240" w:lineRule="auto"/>
              <w:ind w:firstLine="0"/>
            </w:pPr>
            <w:r w:rsidRPr="006A2A4A">
              <w:rPr>
                <w:color w:val="000000"/>
              </w:rPr>
              <w:t>236.014</w:t>
            </w:r>
          </w:p>
        </w:tc>
        <w:tc>
          <w:tcPr>
            <w:tcW w:w="1350" w:type="dxa"/>
            <w:tcBorders>
              <w:top w:val="single" w:sz="4" w:space="0" w:color="auto"/>
            </w:tcBorders>
            <w:tcMar>
              <w:top w:w="100" w:type="dxa"/>
              <w:left w:w="100" w:type="dxa"/>
              <w:bottom w:w="100" w:type="dxa"/>
              <w:right w:w="100" w:type="dxa"/>
            </w:tcMar>
            <w:vAlign w:val="center"/>
          </w:tcPr>
          <w:p w14:paraId="45698660" w14:textId="0D3AF4F2" w:rsidR="00E879BD" w:rsidRPr="006A2A4A" w:rsidRDefault="00E879BD" w:rsidP="006A2A4A">
            <w:pPr>
              <w:spacing w:line="240" w:lineRule="auto"/>
              <w:ind w:firstLine="0"/>
              <w:jc w:val="right"/>
            </w:pPr>
            <w:r w:rsidRPr="006A2A4A">
              <w:rPr>
                <w:color w:val="000000"/>
              </w:rPr>
              <w:t>0.000</w:t>
            </w:r>
          </w:p>
        </w:tc>
      </w:tr>
      <w:tr w:rsidR="00E879BD" w:rsidRPr="006A2A4A" w14:paraId="496CD48D" w14:textId="77777777" w:rsidTr="006A2A4A">
        <w:trPr>
          <w:trHeight w:val="20"/>
        </w:trPr>
        <w:tc>
          <w:tcPr>
            <w:tcW w:w="2430" w:type="dxa"/>
            <w:tcMar>
              <w:top w:w="100" w:type="dxa"/>
              <w:left w:w="100" w:type="dxa"/>
              <w:bottom w:w="100" w:type="dxa"/>
              <w:right w:w="100" w:type="dxa"/>
            </w:tcMar>
            <w:vAlign w:val="center"/>
          </w:tcPr>
          <w:p w14:paraId="606CC3C6" w14:textId="35AF5AF1" w:rsidR="00E879BD" w:rsidRPr="006A2A4A" w:rsidRDefault="00E879BD" w:rsidP="006A2A4A">
            <w:pPr>
              <w:spacing w:line="240" w:lineRule="auto"/>
              <w:ind w:firstLine="0"/>
            </w:pPr>
            <w:r w:rsidRPr="006A2A4A">
              <w:t>Year + Site</w:t>
            </w:r>
          </w:p>
        </w:tc>
        <w:tc>
          <w:tcPr>
            <w:tcW w:w="990" w:type="dxa"/>
            <w:tcMar>
              <w:top w:w="100" w:type="dxa"/>
              <w:left w:w="100" w:type="dxa"/>
              <w:bottom w:w="100" w:type="dxa"/>
              <w:right w:w="100" w:type="dxa"/>
            </w:tcMar>
            <w:vAlign w:val="center"/>
          </w:tcPr>
          <w:p w14:paraId="479F5CC5" w14:textId="1E146074" w:rsidR="00E879BD" w:rsidRPr="006A2A4A" w:rsidRDefault="00E879BD" w:rsidP="006A2A4A">
            <w:pPr>
              <w:spacing w:line="240" w:lineRule="auto"/>
              <w:ind w:firstLine="0"/>
            </w:pPr>
            <w:r w:rsidRPr="006A2A4A">
              <w:rPr>
                <w:color w:val="000000"/>
              </w:rPr>
              <w:t>238.187</w:t>
            </w:r>
          </w:p>
        </w:tc>
        <w:tc>
          <w:tcPr>
            <w:tcW w:w="1350" w:type="dxa"/>
            <w:tcMar>
              <w:top w:w="100" w:type="dxa"/>
              <w:left w:w="100" w:type="dxa"/>
              <w:bottom w:w="100" w:type="dxa"/>
              <w:right w:w="100" w:type="dxa"/>
            </w:tcMar>
            <w:vAlign w:val="center"/>
          </w:tcPr>
          <w:p w14:paraId="47B6C33D" w14:textId="358FE1EA" w:rsidR="00E879BD" w:rsidRPr="006A2A4A" w:rsidRDefault="00E879BD" w:rsidP="006A2A4A">
            <w:pPr>
              <w:spacing w:line="240" w:lineRule="auto"/>
              <w:ind w:firstLine="0"/>
              <w:jc w:val="right"/>
            </w:pPr>
            <w:r w:rsidRPr="006A2A4A">
              <w:rPr>
                <w:color w:val="000000"/>
              </w:rPr>
              <w:t>2.173</w:t>
            </w:r>
          </w:p>
        </w:tc>
      </w:tr>
      <w:tr w:rsidR="00E879BD" w:rsidRPr="006A2A4A" w14:paraId="541F075B" w14:textId="77777777" w:rsidTr="006A2A4A">
        <w:trPr>
          <w:trHeight w:val="20"/>
        </w:trPr>
        <w:tc>
          <w:tcPr>
            <w:tcW w:w="2430" w:type="dxa"/>
            <w:tcMar>
              <w:top w:w="100" w:type="dxa"/>
              <w:left w:w="100" w:type="dxa"/>
              <w:bottom w:w="100" w:type="dxa"/>
              <w:right w:w="100" w:type="dxa"/>
            </w:tcMar>
            <w:vAlign w:val="center"/>
          </w:tcPr>
          <w:p w14:paraId="6F22F372" w14:textId="36D97805" w:rsidR="00E879BD" w:rsidRPr="006A2A4A" w:rsidRDefault="00E879BD" w:rsidP="006A2A4A">
            <w:pPr>
              <w:spacing w:line="240" w:lineRule="auto"/>
              <w:ind w:firstLine="0"/>
              <w:rPr>
                <w:i/>
              </w:rPr>
            </w:pPr>
            <w:r w:rsidRPr="006A2A4A">
              <w:rPr>
                <w:i/>
              </w:rPr>
              <w:t>Macro</w:t>
            </w:r>
          </w:p>
        </w:tc>
        <w:tc>
          <w:tcPr>
            <w:tcW w:w="990" w:type="dxa"/>
            <w:tcMar>
              <w:top w:w="100" w:type="dxa"/>
              <w:left w:w="100" w:type="dxa"/>
              <w:bottom w:w="100" w:type="dxa"/>
              <w:right w:w="100" w:type="dxa"/>
            </w:tcMar>
            <w:vAlign w:val="center"/>
          </w:tcPr>
          <w:p w14:paraId="2AE24E88" w14:textId="35547CF8" w:rsidR="00E879BD" w:rsidRPr="006A2A4A" w:rsidRDefault="00E879BD" w:rsidP="006A2A4A">
            <w:pPr>
              <w:spacing w:line="240" w:lineRule="auto"/>
              <w:ind w:firstLine="0"/>
              <w:rPr>
                <w:i/>
              </w:rPr>
            </w:pPr>
            <w:r w:rsidRPr="006A2A4A">
              <w:rPr>
                <w:i/>
                <w:color w:val="000000"/>
              </w:rPr>
              <w:t>240.415</w:t>
            </w:r>
          </w:p>
        </w:tc>
        <w:tc>
          <w:tcPr>
            <w:tcW w:w="1350" w:type="dxa"/>
            <w:tcMar>
              <w:top w:w="100" w:type="dxa"/>
              <w:left w:w="100" w:type="dxa"/>
              <w:bottom w:w="100" w:type="dxa"/>
              <w:right w:w="100" w:type="dxa"/>
            </w:tcMar>
            <w:vAlign w:val="center"/>
          </w:tcPr>
          <w:p w14:paraId="46EB8375" w14:textId="3ECD7CD9" w:rsidR="00E879BD" w:rsidRPr="006A2A4A" w:rsidRDefault="00E879BD" w:rsidP="006A2A4A">
            <w:pPr>
              <w:spacing w:line="240" w:lineRule="auto"/>
              <w:ind w:firstLine="0"/>
              <w:jc w:val="right"/>
              <w:rPr>
                <w:i/>
              </w:rPr>
            </w:pPr>
            <w:r w:rsidRPr="006A2A4A">
              <w:rPr>
                <w:i/>
                <w:color w:val="000000"/>
              </w:rPr>
              <w:t>4.401</w:t>
            </w:r>
          </w:p>
        </w:tc>
      </w:tr>
      <w:tr w:rsidR="00E879BD" w:rsidRPr="006A2A4A" w14:paraId="326D998B" w14:textId="77777777" w:rsidTr="006A2A4A">
        <w:trPr>
          <w:trHeight w:val="20"/>
        </w:trPr>
        <w:tc>
          <w:tcPr>
            <w:tcW w:w="2430" w:type="dxa"/>
            <w:tcMar>
              <w:top w:w="100" w:type="dxa"/>
              <w:left w:w="100" w:type="dxa"/>
              <w:bottom w:w="100" w:type="dxa"/>
              <w:right w:w="100" w:type="dxa"/>
            </w:tcMar>
            <w:vAlign w:val="center"/>
          </w:tcPr>
          <w:p w14:paraId="4569FE75" w14:textId="1D9A232B" w:rsidR="00E879BD" w:rsidRPr="006A2A4A" w:rsidRDefault="00E879BD" w:rsidP="006A2A4A">
            <w:pPr>
              <w:spacing w:line="240" w:lineRule="auto"/>
              <w:ind w:firstLine="0"/>
              <w:rPr>
                <w:i/>
              </w:rPr>
            </w:pPr>
            <w:proofErr w:type="spellStart"/>
            <w:r w:rsidRPr="006A2A4A">
              <w:rPr>
                <w:i/>
              </w:rPr>
              <w:t>Nereo</w:t>
            </w:r>
            <w:proofErr w:type="spellEnd"/>
          </w:p>
        </w:tc>
        <w:tc>
          <w:tcPr>
            <w:tcW w:w="990" w:type="dxa"/>
            <w:tcMar>
              <w:top w:w="100" w:type="dxa"/>
              <w:left w:w="100" w:type="dxa"/>
              <w:bottom w:w="100" w:type="dxa"/>
              <w:right w:w="100" w:type="dxa"/>
            </w:tcMar>
            <w:vAlign w:val="center"/>
          </w:tcPr>
          <w:p w14:paraId="0E53A486" w14:textId="284AFC8E" w:rsidR="00E879BD" w:rsidRPr="006A2A4A" w:rsidRDefault="00E879BD" w:rsidP="006A2A4A">
            <w:pPr>
              <w:spacing w:line="240" w:lineRule="auto"/>
              <w:ind w:firstLine="0"/>
            </w:pPr>
            <w:r w:rsidRPr="006A2A4A">
              <w:rPr>
                <w:color w:val="000000"/>
              </w:rPr>
              <w:t>242.732</w:t>
            </w:r>
          </w:p>
        </w:tc>
        <w:tc>
          <w:tcPr>
            <w:tcW w:w="1350" w:type="dxa"/>
            <w:tcMar>
              <w:top w:w="100" w:type="dxa"/>
              <w:left w:w="100" w:type="dxa"/>
              <w:bottom w:w="100" w:type="dxa"/>
              <w:right w:w="100" w:type="dxa"/>
            </w:tcMar>
            <w:vAlign w:val="center"/>
          </w:tcPr>
          <w:p w14:paraId="39DB703D" w14:textId="3F3011E1" w:rsidR="00E879BD" w:rsidRPr="006A2A4A" w:rsidRDefault="00E879BD" w:rsidP="006A2A4A">
            <w:pPr>
              <w:spacing w:line="240" w:lineRule="auto"/>
              <w:ind w:firstLine="0"/>
              <w:jc w:val="right"/>
            </w:pPr>
            <w:r w:rsidRPr="006A2A4A">
              <w:rPr>
                <w:color w:val="000000"/>
              </w:rPr>
              <w:t>6.718</w:t>
            </w:r>
          </w:p>
        </w:tc>
      </w:tr>
      <w:tr w:rsidR="00E879BD" w:rsidRPr="006A2A4A" w14:paraId="1B5BB0F7" w14:textId="77777777" w:rsidTr="006A2A4A">
        <w:trPr>
          <w:trHeight w:val="20"/>
        </w:trPr>
        <w:tc>
          <w:tcPr>
            <w:tcW w:w="2430" w:type="dxa"/>
            <w:tcMar>
              <w:top w:w="100" w:type="dxa"/>
              <w:left w:w="100" w:type="dxa"/>
              <w:bottom w:w="100" w:type="dxa"/>
              <w:right w:w="100" w:type="dxa"/>
            </w:tcMar>
            <w:vAlign w:val="center"/>
          </w:tcPr>
          <w:p w14:paraId="31A84AFB" w14:textId="125265F1" w:rsidR="00E879BD" w:rsidRPr="006A2A4A" w:rsidRDefault="00E879BD" w:rsidP="006A2A4A">
            <w:pPr>
              <w:spacing w:line="240" w:lineRule="auto"/>
              <w:ind w:firstLine="0"/>
            </w:pPr>
            <w:r w:rsidRPr="006A2A4A">
              <w:t>Canopy kelp summed</w:t>
            </w:r>
          </w:p>
        </w:tc>
        <w:tc>
          <w:tcPr>
            <w:tcW w:w="990" w:type="dxa"/>
            <w:tcMar>
              <w:top w:w="100" w:type="dxa"/>
              <w:left w:w="100" w:type="dxa"/>
              <w:bottom w:w="100" w:type="dxa"/>
              <w:right w:w="100" w:type="dxa"/>
            </w:tcMar>
            <w:vAlign w:val="center"/>
          </w:tcPr>
          <w:p w14:paraId="20513EBA" w14:textId="070DA609" w:rsidR="00E879BD" w:rsidRPr="006A2A4A" w:rsidRDefault="00E879BD" w:rsidP="006A2A4A">
            <w:pPr>
              <w:spacing w:line="240" w:lineRule="auto"/>
              <w:ind w:firstLine="0"/>
            </w:pPr>
            <w:r w:rsidRPr="006A2A4A">
              <w:rPr>
                <w:color w:val="000000"/>
              </w:rPr>
              <w:t>243.299</w:t>
            </w:r>
          </w:p>
        </w:tc>
        <w:tc>
          <w:tcPr>
            <w:tcW w:w="1350" w:type="dxa"/>
            <w:tcMar>
              <w:top w:w="100" w:type="dxa"/>
              <w:left w:w="100" w:type="dxa"/>
              <w:bottom w:w="100" w:type="dxa"/>
              <w:right w:w="100" w:type="dxa"/>
            </w:tcMar>
            <w:vAlign w:val="center"/>
          </w:tcPr>
          <w:p w14:paraId="67E01A3E" w14:textId="2D8A7DAE" w:rsidR="00E879BD" w:rsidRPr="006A2A4A" w:rsidRDefault="00E879BD" w:rsidP="006A2A4A">
            <w:pPr>
              <w:spacing w:line="240" w:lineRule="auto"/>
              <w:ind w:firstLine="0"/>
              <w:jc w:val="right"/>
            </w:pPr>
            <w:r w:rsidRPr="006A2A4A">
              <w:rPr>
                <w:color w:val="000000"/>
              </w:rPr>
              <w:t>7.285</w:t>
            </w:r>
          </w:p>
        </w:tc>
      </w:tr>
      <w:tr w:rsidR="00E879BD" w:rsidRPr="006A2A4A" w14:paraId="32C4239E" w14:textId="77777777" w:rsidTr="006A2A4A">
        <w:trPr>
          <w:trHeight w:val="20"/>
        </w:trPr>
        <w:tc>
          <w:tcPr>
            <w:tcW w:w="2430" w:type="dxa"/>
            <w:tcMar>
              <w:top w:w="100" w:type="dxa"/>
              <w:left w:w="100" w:type="dxa"/>
              <w:bottom w:w="100" w:type="dxa"/>
              <w:right w:w="100" w:type="dxa"/>
            </w:tcMar>
            <w:vAlign w:val="center"/>
          </w:tcPr>
          <w:p w14:paraId="27A0B18C" w14:textId="7379F407" w:rsidR="00E879BD" w:rsidRPr="006A2A4A" w:rsidRDefault="002E4B5F" w:rsidP="006A2A4A">
            <w:pPr>
              <w:spacing w:line="240" w:lineRule="auto"/>
              <w:ind w:firstLine="0"/>
            </w:pPr>
            <w:r w:rsidRPr="006A2A4A">
              <w:t>Three kelps summed</w:t>
            </w:r>
          </w:p>
        </w:tc>
        <w:tc>
          <w:tcPr>
            <w:tcW w:w="990" w:type="dxa"/>
            <w:tcMar>
              <w:top w:w="100" w:type="dxa"/>
              <w:left w:w="100" w:type="dxa"/>
              <w:bottom w:w="100" w:type="dxa"/>
              <w:right w:w="100" w:type="dxa"/>
            </w:tcMar>
            <w:vAlign w:val="center"/>
          </w:tcPr>
          <w:p w14:paraId="5AC81C14" w14:textId="7E5C4B85" w:rsidR="00E879BD" w:rsidRPr="006A2A4A" w:rsidRDefault="00E879BD" w:rsidP="006A2A4A">
            <w:pPr>
              <w:spacing w:line="240" w:lineRule="auto"/>
              <w:ind w:firstLine="0"/>
            </w:pPr>
            <w:r w:rsidRPr="006A2A4A">
              <w:rPr>
                <w:color w:val="000000"/>
              </w:rPr>
              <w:t>243.967</w:t>
            </w:r>
          </w:p>
        </w:tc>
        <w:tc>
          <w:tcPr>
            <w:tcW w:w="1350" w:type="dxa"/>
            <w:tcMar>
              <w:top w:w="100" w:type="dxa"/>
              <w:left w:w="100" w:type="dxa"/>
              <w:bottom w:w="100" w:type="dxa"/>
              <w:right w:w="100" w:type="dxa"/>
            </w:tcMar>
            <w:vAlign w:val="center"/>
          </w:tcPr>
          <w:p w14:paraId="49EA0B66" w14:textId="7FC560A7" w:rsidR="00E879BD" w:rsidRPr="006A2A4A" w:rsidRDefault="00E879BD" w:rsidP="006A2A4A">
            <w:pPr>
              <w:spacing w:line="240" w:lineRule="auto"/>
              <w:ind w:firstLine="0"/>
              <w:jc w:val="right"/>
            </w:pPr>
            <w:r w:rsidRPr="006A2A4A">
              <w:rPr>
                <w:color w:val="000000"/>
              </w:rPr>
              <w:t>7.953</w:t>
            </w:r>
          </w:p>
        </w:tc>
      </w:tr>
      <w:tr w:rsidR="00E879BD" w:rsidRPr="006A2A4A" w14:paraId="3BAA7724" w14:textId="77777777" w:rsidTr="006A2A4A">
        <w:trPr>
          <w:trHeight w:val="20"/>
        </w:trPr>
        <w:tc>
          <w:tcPr>
            <w:tcW w:w="2430" w:type="dxa"/>
            <w:tcMar>
              <w:top w:w="100" w:type="dxa"/>
              <w:left w:w="100" w:type="dxa"/>
              <w:bottom w:w="100" w:type="dxa"/>
              <w:right w:w="100" w:type="dxa"/>
            </w:tcMar>
            <w:vAlign w:val="center"/>
          </w:tcPr>
          <w:p w14:paraId="29973CE4" w14:textId="769B1722" w:rsidR="00E879BD" w:rsidRPr="006A2A4A" w:rsidRDefault="002E4B5F" w:rsidP="006A2A4A">
            <w:pPr>
              <w:spacing w:line="240" w:lineRule="auto"/>
              <w:ind w:firstLine="0"/>
              <w:rPr>
                <w:i/>
              </w:rPr>
            </w:pPr>
            <w:r w:rsidRPr="006A2A4A">
              <w:rPr>
                <w:i/>
              </w:rPr>
              <w:t xml:space="preserve">Macro </w:t>
            </w:r>
            <w:r w:rsidRPr="006A2A4A">
              <w:t xml:space="preserve">+ </w:t>
            </w:r>
            <w:proofErr w:type="spellStart"/>
            <w:r w:rsidRPr="006A2A4A">
              <w:rPr>
                <w:i/>
              </w:rPr>
              <w:t>Ptery</w:t>
            </w:r>
            <w:proofErr w:type="spellEnd"/>
          </w:p>
        </w:tc>
        <w:tc>
          <w:tcPr>
            <w:tcW w:w="990" w:type="dxa"/>
            <w:tcMar>
              <w:top w:w="100" w:type="dxa"/>
              <w:left w:w="100" w:type="dxa"/>
              <w:bottom w:w="100" w:type="dxa"/>
              <w:right w:w="100" w:type="dxa"/>
            </w:tcMar>
            <w:vAlign w:val="center"/>
          </w:tcPr>
          <w:p w14:paraId="2A07BE29" w14:textId="25053E50" w:rsidR="00E879BD" w:rsidRPr="006A2A4A" w:rsidRDefault="00E879BD" w:rsidP="006A2A4A">
            <w:pPr>
              <w:spacing w:line="240" w:lineRule="auto"/>
              <w:ind w:firstLine="0"/>
            </w:pPr>
            <w:r w:rsidRPr="006A2A4A">
              <w:rPr>
                <w:color w:val="000000"/>
              </w:rPr>
              <w:t>244.992</w:t>
            </w:r>
          </w:p>
        </w:tc>
        <w:tc>
          <w:tcPr>
            <w:tcW w:w="1350" w:type="dxa"/>
            <w:tcMar>
              <w:top w:w="100" w:type="dxa"/>
              <w:left w:w="100" w:type="dxa"/>
              <w:bottom w:w="100" w:type="dxa"/>
              <w:right w:w="100" w:type="dxa"/>
            </w:tcMar>
            <w:vAlign w:val="center"/>
          </w:tcPr>
          <w:p w14:paraId="061701BE" w14:textId="4772C27B" w:rsidR="00E879BD" w:rsidRPr="006A2A4A" w:rsidRDefault="00E879BD" w:rsidP="006A2A4A">
            <w:pPr>
              <w:spacing w:line="240" w:lineRule="auto"/>
              <w:ind w:firstLine="0"/>
              <w:jc w:val="right"/>
            </w:pPr>
            <w:r w:rsidRPr="006A2A4A">
              <w:rPr>
                <w:color w:val="000000"/>
              </w:rPr>
              <w:t>8.978</w:t>
            </w:r>
          </w:p>
        </w:tc>
      </w:tr>
      <w:tr w:rsidR="00E879BD" w:rsidRPr="006A2A4A" w14:paraId="0BF2F2CC" w14:textId="77777777" w:rsidTr="006A2A4A">
        <w:trPr>
          <w:trHeight w:val="20"/>
        </w:trPr>
        <w:tc>
          <w:tcPr>
            <w:tcW w:w="2430" w:type="dxa"/>
            <w:tcMar>
              <w:top w:w="100" w:type="dxa"/>
              <w:left w:w="100" w:type="dxa"/>
              <w:bottom w:w="100" w:type="dxa"/>
              <w:right w:w="100" w:type="dxa"/>
            </w:tcMar>
            <w:vAlign w:val="center"/>
          </w:tcPr>
          <w:p w14:paraId="15A984DC" w14:textId="0EB376BB" w:rsidR="00E879BD" w:rsidRPr="006A2A4A" w:rsidRDefault="002E4B5F" w:rsidP="006A2A4A">
            <w:pPr>
              <w:spacing w:line="240" w:lineRule="auto"/>
              <w:ind w:firstLine="0"/>
              <w:rPr>
                <w:i/>
              </w:rPr>
            </w:pPr>
            <w:r w:rsidRPr="006A2A4A">
              <w:rPr>
                <w:i/>
              </w:rPr>
              <w:t xml:space="preserve">Macro </w:t>
            </w:r>
            <w:r w:rsidRPr="006A2A4A">
              <w:t>+</w:t>
            </w:r>
            <w:proofErr w:type="spellStart"/>
            <w:r w:rsidRPr="006A2A4A">
              <w:rPr>
                <w:i/>
              </w:rPr>
              <w:t>Nereo</w:t>
            </w:r>
            <w:proofErr w:type="spellEnd"/>
          </w:p>
        </w:tc>
        <w:tc>
          <w:tcPr>
            <w:tcW w:w="990" w:type="dxa"/>
            <w:tcMar>
              <w:top w:w="100" w:type="dxa"/>
              <w:left w:w="100" w:type="dxa"/>
              <w:bottom w:w="100" w:type="dxa"/>
              <w:right w:w="100" w:type="dxa"/>
            </w:tcMar>
            <w:vAlign w:val="center"/>
          </w:tcPr>
          <w:p w14:paraId="235AAB2A" w14:textId="4FBB36B1" w:rsidR="00E879BD" w:rsidRPr="006A2A4A" w:rsidRDefault="00E879BD" w:rsidP="006A2A4A">
            <w:pPr>
              <w:spacing w:line="240" w:lineRule="auto"/>
              <w:ind w:firstLine="0"/>
            </w:pPr>
            <w:r w:rsidRPr="006A2A4A">
              <w:rPr>
                <w:color w:val="000000"/>
              </w:rPr>
              <w:t>245.356</w:t>
            </w:r>
          </w:p>
        </w:tc>
        <w:tc>
          <w:tcPr>
            <w:tcW w:w="1350" w:type="dxa"/>
            <w:tcMar>
              <w:top w:w="100" w:type="dxa"/>
              <w:left w:w="100" w:type="dxa"/>
              <w:bottom w:w="100" w:type="dxa"/>
              <w:right w:w="100" w:type="dxa"/>
            </w:tcMar>
            <w:vAlign w:val="center"/>
          </w:tcPr>
          <w:p w14:paraId="6865296C" w14:textId="2C346CD3" w:rsidR="00E879BD" w:rsidRPr="006A2A4A" w:rsidRDefault="00E879BD" w:rsidP="006A2A4A">
            <w:pPr>
              <w:spacing w:line="240" w:lineRule="auto"/>
              <w:ind w:firstLine="0"/>
              <w:jc w:val="right"/>
            </w:pPr>
            <w:r w:rsidRPr="006A2A4A">
              <w:rPr>
                <w:color w:val="000000"/>
              </w:rPr>
              <w:t>9.342</w:t>
            </w:r>
          </w:p>
        </w:tc>
      </w:tr>
      <w:tr w:rsidR="00E879BD" w:rsidRPr="006A2A4A" w14:paraId="54E76875" w14:textId="77777777" w:rsidTr="006A2A4A">
        <w:trPr>
          <w:trHeight w:val="20"/>
        </w:trPr>
        <w:tc>
          <w:tcPr>
            <w:tcW w:w="2430" w:type="dxa"/>
            <w:tcMar>
              <w:top w:w="100" w:type="dxa"/>
              <w:left w:w="100" w:type="dxa"/>
              <w:bottom w:w="100" w:type="dxa"/>
              <w:right w:w="100" w:type="dxa"/>
            </w:tcMar>
            <w:vAlign w:val="center"/>
          </w:tcPr>
          <w:p w14:paraId="0259386E" w14:textId="7844D354" w:rsidR="00E879BD" w:rsidRPr="006A2A4A" w:rsidRDefault="002E4B5F" w:rsidP="006A2A4A">
            <w:pPr>
              <w:spacing w:line="240" w:lineRule="auto"/>
              <w:ind w:firstLine="0"/>
              <w:rPr>
                <w:i/>
              </w:rPr>
            </w:pPr>
            <w:proofErr w:type="spellStart"/>
            <w:r w:rsidRPr="006A2A4A">
              <w:rPr>
                <w:i/>
              </w:rPr>
              <w:t>Ptery</w:t>
            </w:r>
            <w:proofErr w:type="spellEnd"/>
          </w:p>
        </w:tc>
        <w:tc>
          <w:tcPr>
            <w:tcW w:w="990" w:type="dxa"/>
            <w:tcMar>
              <w:top w:w="100" w:type="dxa"/>
              <w:left w:w="100" w:type="dxa"/>
              <w:bottom w:w="100" w:type="dxa"/>
              <w:right w:w="100" w:type="dxa"/>
            </w:tcMar>
            <w:vAlign w:val="center"/>
          </w:tcPr>
          <w:p w14:paraId="33D68FE8" w14:textId="6BF15772" w:rsidR="00E879BD" w:rsidRPr="006A2A4A" w:rsidRDefault="00E879BD" w:rsidP="006A2A4A">
            <w:pPr>
              <w:spacing w:line="240" w:lineRule="auto"/>
              <w:ind w:firstLine="0"/>
            </w:pPr>
            <w:r w:rsidRPr="006A2A4A">
              <w:rPr>
                <w:color w:val="000000"/>
              </w:rPr>
              <w:t>245.403</w:t>
            </w:r>
          </w:p>
        </w:tc>
        <w:tc>
          <w:tcPr>
            <w:tcW w:w="1350" w:type="dxa"/>
            <w:tcMar>
              <w:top w:w="100" w:type="dxa"/>
              <w:left w:w="100" w:type="dxa"/>
              <w:bottom w:w="100" w:type="dxa"/>
              <w:right w:w="100" w:type="dxa"/>
            </w:tcMar>
            <w:vAlign w:val="center"/>
          </w:tcPr>
          <w:p w14:paraId="495B76BF" w14:textId="0FA606D7" w:rsidR="00E879BD" w:rsidRPr="006A2A4A" w:rsidRDefault="00E879BD" w:rsidP="006A2A4A">
            <w:pPr>
              <w:spacing w:line="240" w:lineRule="auto"/>
              <w:ind w:firstLine="0"/>
              <w:jc w:val="right"/>
            </w:pPr>
            <w:r w:rsidRPr="006A2A4A">
              <w:rPr>
                <w:color w:val="000000"/>
              </w:rPr>
              <w:t>9.389</w:t>
            </w:r>
          </w:p>
        </w:tc>
      </w:tr>
      <w:tr w:rsidR="00E879BD" w:rsidRPr="006A2A4A" w14:paraId="6E0C59EA"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4C9F3FFF" w14:textId="66C4AE72" w:rsidR="00E879BD" w:rsidRPr="006A2A4A" w:rsidRDefault="002E4B5F" w:rsidP="006A2A4A">
            <w:pPr>
              <w:spacing w:line="240" w:lineRule="auto"/>
              <w:ind w:firstLine="0"/>
            </w:pPr>
            <w:r w:rsidRPr="006A2A4A">
              <w:rPr>
                <w:i/>
              </w:rPr>
              <w:t xml:space="preserve">Macro </w:t>
            </w:r>
            <w:r w:rsidRPr="006A2A4A">
              <w:t>+</w:t>
            </w:r>
            <w:proofErr w:type="spellStart"/>
            <w:r w:rsidRPr="006A2A4A">
              <w:rPr>
                <w:i/>
              </w:rPr>
              <w:t>Nereo</w:t>
            </w:r>
            <w:proofErr w:type="spellEnd"/>
            <w:r w:rsidRPr="006A2A4A">
              <w:rPr>
                <w:i/>
              </w:rPr>
              <w:t xml:space="preserve"> </w:t>
            </w:r>
            <w:r w:rsidRPr="006A2A4A">
              <w:t xml:space="preserve">+ </w:t>
            </w:r>
            <w:proofErr w:type="spellStart"/>
            <w:r w:rsidRPr="006A2A4A">
              <w:rPr>
                <w:i/>
              </w:rPr>
              <w:t>Ptery</w:t>
            </w:r>
            <w:proofErr w:type="spellEnd"/>
          </w:p>
        </w:tc>
        <w:tc>
          <w:tcPr>
            <w:tcW w:w="990" w:type="dxa"/>
            <w:tcBorders>
              <w:bottom w:val="single" w:sz="4" w:space="0" w:color="auto"/>
            </w:tcBorders>
            <w:tcMar>
              <w:top w:w="100" w:type="dxa"/>
              <w:left w:w="100" w:type="dxa"/>
              <w:bottom w:w="100" w:type="dxa"/>
              <w:right w:w="100" w:type="dxa"/>
            </w:tcMar>
            <w:vAlign w:val="center"/>
          </w:tcPr>
          <w:p w14:paraId="1466FE45" w14:textId="40842AC4" w:rsidR="00E879BD" w:rsidRPr="006A2A4A" w:rsidRDefault="00E879BD" w:rsidP="006A2A4A">
            <w:pPr>
              <w:spacing w:line="240" w:lineRule="auto"/>
              <w:ind w:firstLine="0"/>
            </w:pPr>
            <w:r w:rsidRPr="006A2A4A">
              <w:rPr>
                <w:color w:val="000000"/>
              </w:rPr>
              <w:t>249.667</w:t>
            </w:r>
          </w:p>
        </w:tc>
        <w:tc>
          <w:tcPr>
            <w:tcW w:w="1350" w:type="dxa"/>
            <w:tcBorders>
              <w:bottom w:val="single" w:sz="4" w:space="0" w:color="auto"/>
            </w:tcBorders>
            <w:tcMar>
              <w:top w:w="100" w:type="dxa"/>
              <w:left w:w="100" w:type="dxa"/>
              <w:bottom w:w="100" w:type="dxa"/>
              <w:right w:w="100" w:type="dxa"/>
            </w:tcMar>
            <w:vAlign w:val="center"/>
          </w:tcPr>
          <w:p w14:paraId="4E354E5E" w14:textId="79D1C9CD" w:rsidR="00E879BD" w:rsidRPr="006A2A4A" w:rsidRDefault="00E879BD" w:rsidP="006A2A4A">
            <w:pPr>
              <w:spacing w:line="240" w:lineRule="auto"/>
              <w:ind w:firstLine="0"/>
              <w:jc w:val="right"/>
            </w:pPr>
            <w:r w:rsidRPr="006A2A4A">
              <w:rPr>
                <w:color w:val="000000"/>
              </w:rPr>
              <w:t>13.653</w:t>
            </w:r>
          </w:p>
        </w:tc>
      </w:tr>
    </w:tbl>
    <w:p w14:paraId="399C7B3B" w14:textId="77777777" w:rsidR="00471A3D" w:rsidRDefault="00471A3D" w:rsidP="000D6AFE">
      <w:bookmarkStart w:id="72" w:name="_wevhoo6kd9g5" w:colFirst="0" w:colLast="0"/>
      <w:bookmarkEnd w:id="72"/>
    </w:p>
    <w:p w14:paraId="4330673E" w14:textId="77777777" w:rsidR="00471A3D" w:rsidRDefault="00EF0B3C">
      <w:pPr>
        <w:pStyle w:val="Heading2"/>
      </w:pPr>
      <w:bookmarkStart w:id="73" w:name="_rsiltnns0pnj" w:colFirst="0" w:colLast="0"/>
      <w:bookmarkEnd w:id="73"/>
      <w:r>
        <w:br w:type="page"/>
      </w:r>
    </w:p>
    <w:p w14:paraId="32F58313" w14:textId="77777777" w:rsidR="00471A3D" w:rsidRDefault="00EF0B3C">
      <w:pPr>
        <w:pStyle w:val="Heading2"/>
      </w:pPr>
      <w:bookmarkStart w:id="74" w:name="_vvknb4n4tpdq" w:colFirst="0" w:colLast="0"/>
      <w:bookmarkEnd w:id="74"/>
      <w:r>
        <w:lastRenderedPageBreak/>
        <w:t>Supplement Figures</w:t>
      </w:r>
    </w:p>
    <w:p w14:paraId="45C0EFD3" w14:textId="77777777" w:rsidR="00471A3D" w:rsidRDefault="00EF0B3C">
      <w:pPr>
        <w:jc w:val="center"/>
      </w:pPr>
      <w:r>
        <w:rPr>
          <w:noProof/>
          <w:lang w:val="en-US"/>
        </w:rPr>
        <w:drawing>
          <wp:inline distT="114300" distB="114300" distL="114300" distR="114300" wp14:anchorId="02E518A6" wp14:editId="29EF433E">
            <wp:extent cx="3640542" cy="2906116"/>
            <wp:effectExtent l="0" t="0" r="0" b="0"/>
            <wp:docPr id="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3640542" cy="2906116"/>
                    </a:xfrm>
                    <a:prstGeom prst="rect">
                      <a:avLst/>
                    </a:prstGeom>
                    <a:ln/>
                  </pic:spPr>
                </pic:pic>
              </a:graphicData>
            </a:graphic>
          </wp:inline>
        </w:drawing>
      </w:r>
    </w:p>
    <w:p w14:paraId="15BD4F2A" w14:textId="77777777" w:rsidR="00471A3D" w:rsidRDefault="00EF0B3C">
      <w:pPr>
        <w:pStyle w:val="Heading5"/>
      </w:pPr>
      <w:bookmarkStart w:id="75" w:name="_jmvonyj6prg1" w:colFirst="0" w:colLast="0"/>
      <w:bookmarkEnd w:id="75"/>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76" w:name="_si5p3bles54l" w:colFirst="0" w:colLast="0"/>
      <w:bookmarkEnd w:id="76"/>
    </w:p>
    <w:p w14:paraId="2A422F12" w14:textId="77777777" w:rsidR="00471A3D" w:rsidRDefault="00471A3D" w:rsidP="000D6AFE">
      <w:bookmarkStart w:id="77" w:name="_qdmblj59vhf1" w:colFirst="0" w:colLast="0"/>
      <w:bookmarkEnd w:id="77"/>
    </w:p>
    <w:p w14:paraId="48148F1E" w14:textId="77777777" w:rsidR="00471A3D" w:rsidRDefault="00EF0B3C" w:rsidP="000D6AFE">
      <w:bookmarkStart w:id="78" w:name="_1bplmm5dhi9t" w:colFirst="0" w:colLast="0"/>
      <w:bookmarkEnd w:id="78"/>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79" w:name="_3tpj4zpm8qe5" w:colFirst="0" w:colLast="0"/>
      <w:bookmarkEnd w:id="79"/>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80" w:name="_sllb5lz8o67m" w:colFirst="0" w:colLast="0"/>
      <w:bookmarkEnd w:id="80"/>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0"/>
                    <a:srcRect/>
                    <a:stretch>
                      <a:fillRect/>
                    </a:stretch>
                  </pic:blipFill>
                  <pic:spPr>
                    <a:xfrm>
                      <a:off x="0" y="0"/>
                      <a:ext cx="5486400" cy="5486400"/>
                    </a:xfrm>
                    <a:prstGeom prst="rect">
                      <a:avLst/>
                    </a:prstGeom>
                    <a:ln/>
                  </pic:spPr>
                </pic:pic>
              </a:graphicData>
            </a:graphic>
          </wp:inline>
        </w:drawing>
      </w:r>
    </w:p>
    <w:p w14:paraId="2A6CD0F7" w14:textId="77777777" w:rsidR="00471A3D" w:rsidRDefault="00EF0B3C">
      <w:pPr>
        <w:pStyle w:val="Heading5"/>
      </w:pPr>
      <w:bookmarkStart w:id="81" w:name="_j0sxv6xvznze" w:colFirst="0" w:colLast="0"/>
      <w:bookmarkEnd w:id="81"/>
      <w:r>
        <w:t xml:space="preserve">Figure S4.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individual surface kelp plants and canopies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82" w:name="_8tjttts9le8n" w:colFirst="0" w:colLast="0"/>
      <w:bookmarkEnd w:id="82"/>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83" w:name="_32vg8hmw5u0g" w:colFirst="0" w:colLast="0"/>
      <w:bookmarkEnd w:id="83"/>
      <w:commentRangeStart w:id="84"/>
      <w:r>
        <w:t xml:space="preserve">Figure </w:t>
      </w:r>
      <w:commentRangeEnd w:id="84"/>
      <w:r w:rsidR="00106C7E">
        <w:rPr>
          <w:rStyle w:val="CommentReference"/>
          <w:color w:val="auto"/>
        </w:rPr>
        <w:commentReference w:id="84"/>
      </w:r>
      <w:r>
        <w:t>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85" w:name="_9398cubh7527" w:colFirst="0" w:colLast="0"/>
      <w:bookmarkEnd w:id="85"/>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4" r:link="rId25"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86" w:name="_4d6dqq7x59qj" w:colFirst="0" w:colLast="0"/>
      <w:bookmarkEnd w:id="86"/>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7E5F2DB" w14:textId="77777777" w:rsidR="00735927" w:rsidRPr="00735927" w:rsidRDefault="00735927" w:rsidP="00735927">
      <w:pPr>
        <w:pStyle w:val="EndNoteBibliography"/>
        <w:ind w:left="720" w:hanging="720"/>
      </w:pPr>
      <w:r>
        <w:lastRenderedPageBreak/>
        <w:fldChar w:fldCharType="begin"/>
      </w:r>
      <w:r>
        <w:instrText xml:space="preserve"> ADDIN EN.REFLIST </w:instrText>
      </w:r>
      <w:r>
        <w:fldChar w:fldCharType="separate"/>
      </w:r>
      <w:r w:rsidRPr="00735927">
        <w:t xml:space="preserve">Ammann, A. J. 2004. SMURFs: standard monitoring unts for the recruitment of temperate reef fishes. Journal of Experimental Marine Biology and Ecology </w:t>
      </w:r>
      <w:r w:rsidRPr="00735927">
        <w:rPr>
          <w:b/>
        </w:rPr>
        <w:t>299</w:t>
      </w:r>
      <w:r w:rsidRPr="00735927">
        <w:t>:135-154.</w:t>
      </w:r>
    </w:p>
    <w:p w14:paraId="00002DD1" w14:textId="77777777" w:rsidR="00735927" w:rsidRPr="00735927" w:rsidRDefault="00735927" w:rsidP="00735927">
      <w:pPr>
        <w:pStyle w:val="EndNoteBibliography"/>
        <w:ind w:left="720" w:hanging="720"/>
      </w:pPr>
      <w:r w:rsidRPr="00735927">
        <w:t xml:space="preserve">Anderson, M. J. 2001. A new method for non-parametric multivariate analysis of variance. Austral Ecology </w:t>
      </w:r>
      <w:r w:rsidRPr="00735927">
        <w:rPr>
          <w:b/>
        </w:rPr>
        <w:t>26</w:t>
      </w:r>
      <w:r w:rsidRPr="00735927">
        <w:t>:32-46.</w:t>
      </w:r>
    </w:p>
    <w:p w14:paraId="38D25478" w14:textId="77777777" w:rsidR="00735927" w:rsidRPr="00735927" w:rsidRDefault="00735927" w:rsidP="00735927">
      <w:pPr>
        <w:pStyle w:val="EndNoteBibliography"/>
        <w:ind w:left="720" w:hanging="720"/>
      </w:pPr>
      <w:r w:rsidRPr="00735927">
        <w:t xml:space="preserve">Anderson, M. J., and T. J. Willis. 2003. Canonical analysis of principal coordinates: A useful method of constrained ordination for ecology. Ecology </w:t>
      </w:r>
      <w:r w:rsidRPr="00735927">
        <w:rPr>
          <w:b/>
        </w:rPr>
        <w:t>84</w:t>
      </w:r>
      <w:r w:rsidRPr="00735927">
        <w:t>:511-525.</w:t>
      </w:r>
    </w:p>
    <w:p w14:paraId="421C12CE" w14:textId="77777777" w:rsidR="00735927" w:rsidRPr="00735927" w:rsidRDefault="00735927" w:rsidP="00735927">
      <w:pPr>
        <w:pStyle w:val="EndNoteBibliography"/>
        <w:ind w:left="720" w:hanging="720"/>
      </w:pPr>
      <w:r w:rsidRPr="00735927">
        <w:t xml:space="preserve">Andrews, K. S., and T. W. Anderson. 2004. Habitat-dependent recruitment of two temperate reef fishes at multiple spatial scales. Marine Ecology-Progress Series </w:t>
      </w:r>
      <w:r w:rsidRPr="00735927">
        <w:rPr>
          <w:b/>
        </w:rPr>
        <w:t>277</w:t>
      </w:r>
      <w:r w:rsidRPr="00735927">
        <w:t>:231-244.</w:t>
      </w:r>
    </w:p>
    <w:p w14:paraId="6A1D1091" w14:textId="77777777" w:rsidR="00735927" w:rsidRPr="00735927" w:rsidRDefault="00735927" w:rsidP="00735927">
      <w:pPr>
        <w:pStyle w:val="EndNoteBibliography"/>
        <w:ind w:left="720" w:hanging="720"/>
      </w:pPr>
      <w:r w:rsidRPr="00735927">
        <w:t xml:space="preserve">Arafeh-Dalmau, N., G. Montano-Moctezuma, J. A. Martinez, R. Beas-Luna, D. S. Schoeman, and G. Torres-Moye. 2019. Extreme Marine Heatwaves Alter Kelp Forest Community Near Its Equatorward Distribution Limit. Frontiers in Marine Science </w:t>
      </w:r>
      <w:r w:rsidRPr="00735927">
        <w:rPr>
          <w:b/>
        </w:rPr>
        <w:t>6</w:t>
      </w:r>
      <w:r w:rsidRPr="00735927">
        <w:t>.</w:t>
      </w:r>
    </w:p>
    <w:p w14:paraId="7B2F03EA" w14:textId="77777777" w:rsidR="00735927" w:rsidRPr="00735927" w:rsidRDefault="00735927" w:rsidP="00735927">
      <w:pPr>
        <w:pStyle w:val="EndNoteBibliography"/>
        <w:ind w:left="720" w:hanging="720"/>
      </w:pPr>
      <w:r w:rsidRPr="00735927">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735927">
        <w:rPr>
          <w:b/>
        </w:rPr>
        <w:t>26</w:t>
      </w:r>
      <w:r w:rsidRPr="00735927">
        <w:t>:6457-6473.</w:t>
      </w:r>
    </w:p>
    <w:p w14:paraId="47923BDF" w14:textId="77777777" w:rsidR="00735927" w:rsidRPr="00735927" w:rsidRDefault="00735927" w:rsidP="00735927">
      <w:pPr>
        <w:pStyle w:val="EndNoteBibliography"/>
        <w:ind w:left="720" w:hanging="720"/>
      </w:pPr>
      <w:r w:rsidRPr="00735927">
        <w:t xml:space="preserve">Bond, N. A., M. F. Cronin, H. Freeland, and N. Mantua. 2015. Causes and impacts of the 2014 warm anomaly in the NE Pacific. Geophysical Research Letters </w:t>
      </w:r>
      <w:r w:rsidRPr="00735927">
        <w:rPr>
          <w:b/>
        </w:rPr>
        <w:t>42</w:t>
      </w:r>
      <w:r w:rsidRPr="00735927">
        <w:t>:3414-3420.</w:t>
      </w:r>
    </w:p>
    <w:p w14:paraId="2C215A51" w14:textId="77777777" w:rsidR="00735927" w:rsidRPr="00735927" w:rsidRDefault="00735927" w:rsidP="00735927">
      <w:pPr>
        <w:pStyle w:val="EndNoteBibliography"/>
        <w:ind w:left="720" w:hanging="720"/>
      </w:pPr>
      <w:r w:rsidRPr="00735927">
        <w:t>Burnham, K. P., and D. R. Anderson. 1998. Model selection and inference: a practical information-theoretic approach. Springer-Verlag, New York, NY.</w:t>
      </w:r>
    </w:p>
    <w:p w14:paraId="6D08429B" w14:textId="77777777" w:rsidR="00735927" w:rsidRPr="00735927" w:rsidRDefault="00735927" w:rsidP="00735927">
      <w:pPr>
        <w:pStyle w:val="EndNoteBibliography"/>
        <w:ind w:left="720" w:hanging="720"/>
      </w:pPr>
      <w:r w:rsidRPr="00735927">
        <w:t xml:space="preserve">Burt, J. M., M. T. Tinker, D. K. Okamoto, K. W. Demes, K. Holmes, and A. K. Salomon. 2018. Sudden collapse of a mesopredator reveals its complementary role in mediating rocky reef regime shifts. Proceedings of the Royal Society B-Biological Sciences </w:t>
      </w:r>
      <w:r w:rsidRPr="00735927">
        <w:rPr>
          <w:b/>
        </w:rPr>
        <w:t>285</w:t>
      </w:r>
      <w:r w:rsidRPr="00735927">
        <w:t>.</w:t>
      </w:r>
    </w:p>
    <w:p w14:paraId="470D7A83" w14:textId="77777777" w:rsidR="00735927" w:rsidRPr="00735927" w:rsidRDefault="00735927" w:rsidP="00735927">
      <w:pPr>
        <w:pStyle w:val="EndNoteBibliography"/>
        <w:ind w:left="720" w:hanging="720"/>
      </w:pPr>
      <w:r w:rsidRPr="00735927">
        <w:t xml:space="preserve">Carpenter, S. R., C. Folke, M. Scheffer, and W. F.R. 2009. Resilience: accounting for the noncomputable. . Ecology and Society </w:t>
      </w:r>
      <w:r w:rsidRPr="00735927">
        <w:rPr>
          <w:b/>
        </w:rPr>
        <w:t>14</w:t>
      </w:r>
      <w:r w:rsidRPr="00735927">
        <w:t>:13.</w:t>
      </w:r>
    </w:p>
    <w:p w14:paraId="7A1DC885" w14:textId="77777777" w:rsidR="00735927" w:rsidRPr="00735927" w:rsidRDefault="00735927" w:rsidP="00735927">
      <w:pPr>
        <w:pStyle w:val="EndNoteBibliography"/>
        <w:ind w:left="720" w:hanging="720"/>
      </w:pPr>
      <w:r w:rsidRPr="00735927">
        <w:t xml:space="preserve">Carr, M. H. 1991. Habitat selection and recruitment of an assemblage of temperate zone reef fishes. Journal of Experimental Marine Biology and Ecology </w:t>
      </w:r>
      <w:r w:rsidRPr="00735927">
        <w:rPr>
          <w:b/>
        </w:rPr>
        <w:t>146</w:t>
      </w:r>
      <w:r w:rsidRPr="00735927">
        <w:t>:113-137.</w:t>
      </w:r>
    </w:p>
    <w:p w14:paraId="03CA9148" w14:textId="77777777" w:rsidR="00735927" w:rsidRPr="00735927" w:rsidRDefault="00735927" w:rsidP="00735927">
      <w:pPr>
        <w:pStyle w:val="EndNoteBibliography"/>
        <w:ind w:left="720" w:hanging="720"/>
      </w:pPr>
      <w:r w:rsidRPr="00735927">
        <w:t xml:space="preserve">Castorani, M. C. N., D. C. Reed, F. Alberto, T. W. Bell, R. D. Simons, K. C. Cavanaugh, D. A. Siegel, and P. T. Raimondi. 2015. Connectivity structures local population dynamics: a long-term empirical test in a large metapopulation system. Ecology </w:t>
      </w:r>
      <w:r w:rsidRPr="00735927">
        <w:rPr>
          <w:b/>
        </w:rPr>
        <w:t>96</w:t>
      </w:r>
      <w:r w:rsidRPr="00735927">
        <w:t>:3141-3152.</w:t>
      </w:r>
    </w:p>
    <w:p w14:paraId="796B50FF" w14:textId="77777777" w:rsidR="00735927" w:rsidRPr="00735927" w:rsidRDefault="00735927" w:rsidP="00735927">
      <w:pPr>
        <w:pStyle w:val="EndNoteBibliography"/>
        <w:ind w:left="720" w:hanging="720"/>
      </w:pPr>
      <w:r w:rsidRPr="00735927">
        <w:t xml:space="preserve">Cavanaugh, K. C., D. C. Reed, T. W. Bell, M. N. Castorani, and R. Beas-Luna. 2019. Spatial Variability in the Resistance and Resilience of Giant Kelp in Southern and Baja California to a Multiyear Heatwave. Frontiers in Marine Science </w:t>
      </w:r>
      <w:r w:rsidRPr="00735927">
        <w:rPr>
          <w:b/>
        </w:rPr>
        <w:t>6</w:t>
      </w:r>
      <w:r w:rsidRPr="00735927">
        <w:t>.</w:t>
      </w:r>
    </w:p>
    <w:p w14:paraId="06FECE51" w14:textId="77777777" w:rsidR="00735927" w:rsidRPr="00735927" w:rsidRDefault="00735927" w:rsidP="00735927">
      <w:pPr>
        <w:pStyle w:val="EndNoteBibliography"/>
        <w:ind w:left="720" w:hanging="720"/>
      </w:pPr>
      <w:r w:rsidRPr="00735927">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735927">
        <w:rPr>
          <w:b/>
        </w:rPr>
        <w:t>29</w:t>
      </w:r>
      <w:r w:rsidRPr="00735927">
        <w:t>:273-285.</w:t>
      </w:r>
    </w:p>
    <w:p w14:paraId="7D679A66" w14:textId="77777777" w:rsidR="00735927" w:rsidRPr="00735927" w:rsidRDefault="00735927" w:rsidP="00735927">
      <w:pPr>
        <w:pStyle w:val="EndNoteBibliography"/>
        <w:ind w:left="720" w:hanging="720"/>
      </w:pPr>
      <w:r w:rsidRPr="00735927">
        <w:lastRenderedPageBreak/>
        <w:t xml:space="preserve">Cheung, W. W. L., and T. L. Frölicher. 2020. Marine heatwaves exacerbate climate change impacts for fisheries in the northeast Pacific. Scientific Reports </w:t>
      </w:r>
      <w:r w:rsidRPr="00735927">
        <w:rPr>
          <w:b/>
        </w:rPr>
        <w:t>10</w:t>
      </w:r>
      <w:r w:rsidRPr="00735927">
        <w:t>:6678.</w:t>
      </w:r>
    </w:p>
    <w:p w14:paraId="6E1CC030" w14:textId="77777777" w:rsidR="00735927" w:rsidRPr="00735927" w:rsidRDefault="00735927" w:rsidP="00735927">
      <w:pPr>
        <w:pStyle w:val="EndNoteBibliography"/>
        <w:ind w:left="720" w:hanging="720"/>
      </w:pPr>
      <w:r w:rsidRPr="00735927">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735927">
        <w:rPr>
          <w:b/>
        </w:rPr>
        <w:t>73</w:t>
      </w:r>
      <w:r w:rsidRPr="00735927">
        <w:t>:1283-1296.</w:t>
      </w:r>
    </w:p>
    <w:p w14:paraId="5B651CBE" w14:textId="77777777" w:rsidR="00735927" w:rsidRPr="00735927" w:rsidRDefault="00735927" w:rsidP="00735927">
      <w:pPr>
        <w:pStyle w:val="EndNoteBibliography"/>
        <w:ind w:left="720" w:hanging="720"/>
      </w:pPr>
      <w:r w:rsidRPr="00735927">
        <w:t xml:space="preserve">Connell, S. D. 2005. Assembly and maintenance of subtidal habitat heterogeneity: synergistic effects of light penetration and sedimentation. Marine Ecology Progress Series </w:t>
      </w:r>
      <w:r w:rsidRPr="00735927">
        <w:rPr>
          <w:b/>
        </w:rPr>
        <w:t>289</w:t>
      </w:r>
      <w:r w:rsidRPr="00735927">
        <w:t>:53-61.</w:t>
      </w:r>
    </w:p>
    <w:p w14:paraId="551FF0C2" w14:textId="77777777" w:rsidR="00735927" w:rsidRPr="00735927" w:rsidRDefault="00735927" w:rsidP="00735927">
      <w:pPr>
        <w:pStyle w:val="EndNoteBibliography"/>
        <w:ind w:left="720" w:hanging="720"/>
      </w:pPr>
      <w:r w:rsidRPr="00735927">
        <w:t xml:space="preserve">Dayton, P. K., V. Currie, T. Gerrodette, B. D. Keller, R. Rosenthal, and D. V. Tresca. 1984. Patch dynamics and stability of some California kelp communities. Ecological Monographs </w:t>
      </w:r>
      <w:r w:rsidRPr="00735927">
        <w:rPr>
          <w:b/>
        </w:rPr>
        <w:t>54</w:t>
      </w:r>
      <w:r w:rsidRPr="00735927">
        <w:t>:253-289.</w:t>
      </w:r>
    </w:p>
    <w:p w14:paraId="74FDCD3C" w14:textId="77777777" w:rsidR="00735927" w:rsidRPr="00735927" w:rsidRDefault="00735927" w:rsidP="00735927">
      <w:pPr>
        <w:pStyle w:val="EndNoteBibliography"/>
        <w:ind w:left="720" w:hanging="720"/>
      </w:pPr>
      <w:r w:rsidRPr="00735927">
        <w:t xml:space="preserve">Duggins, D. O. 1983. Starfish Predation and the Creation of Mosaic Patterns in a Kelp-Dominated Community. Ecology </w:t>
      </w:r>
      <w:r w:rsidRPr="00735927">
        <w:rPr>
          <w:b/>
        </w:rPr>
        <w:t>64</w:t>
      </w:r>
      <w:r w:rsidRPr="00735927">
        <w:t>:1610-1619.</w:t>
      </w:r>
    </w:p>
    <w:p w14:paraId="60499B9E" w14:textId="77777777" w:rsidR="00735927" w:rsidRPr="00735927" w:rsidRDefault="00735927" w:rsidP="00735927">
      <w:pPr>
        <w:pStyle w:val="EndNoteBibliography"/>
        <w:ind w:left="720" w:hanging="720"/>
      </w:pPr>
      <w:r w:rsidRPr="00735927">
        <w:t xml:space="preserve">Duggins, D. O., C. A. Simenstad, and J. A. Estes. 1989. Magnification of Secondary Production by Kelp Detritus in Coastal Marine Ecosystems. Science </w:t>
      </w:r>
      <w:r w:rsidRPr="00735927">
        <w:rPr>
          <w:b/>
        </w:rPr>
        <w:t>245</w:t>
      </w:r>
      <w:r w:rsidRPr="00735927">
        <w:t>:170-173.</w:t>
      </w:r>
    </w:p>
    <w:p w14:paraId="77EC12C0" w14:textId="77777777" w:rsidR="00735927" w:rsidRPr="00735927" w:rsidRDefault="00735927" w:rsidP="00735927">
      <w:pPr>
        <w:pStyle w:val="EndNoteBibliography"/>
        <w:ind w:left="720" w:hanging="720"/>
      </w:pPr>
      <w:r w:rsidRPr="00735927">
        <w:t xml:space="preserve">Dunn, R. P., J. F. Samhouri, and M. L. Baskett. 2021. Transient dynamics during kelp forest recovery from fishing across multiple trophic levels. Ecological Applications </w:t>
      </w:r>
      <w:r w:rsidRPr="00735927">
        <w:rPr>
          <w:b/>
        </w:rPr>
        <w:t>31</w:t>
      </w:r>
      <w:r w:rsidRPr="00735927">
        <w:t>.</w:t>
      </w:r>
    </w:p>
    <w:p w14:paraId="17360384" w14:textId="77777777" w:rsidR="00735927" w:rsidRPr="00735927" w:rsidRDefault="00735927" w:rsidP="00735927">
      <w:pPr>
        <w:pStyle w:val="EndNoteBibliography"/>
        <w:ind w:left="720" w:hanging="720"/>
      </w:pPr>
      <w:r w:rsidRPr="00735927">
        <w:t xml:space="preserve">Ebert, T. A. 2010. Demographic patterns of the purple sea urchin </w:t>
      </w:r>
      <w:r w:rsidRPr="00735927">
        <w:rPr>
          <w:i/>
        </w:rPr>
        <w:t>Strongylocentrotus purpuratus</w:t>
      </w:r>
      <w:r w:rsidRPr="00735927">
        <w:t xml:space="preserve"> along a latitudinal gradient, 1985–1987. Marine Ecology Progress Series </w:t>
      </w:r>
      <w:r w:rsidRPr="00735927">
        <w:rPr>
          <w:b/>
        </w:rPr>
        <w:t>406</w:t>
      </w:r>
      <w:r w:rsidRPr="00735927">
        <w:t>:105-120.</w:t>
      </w:r>
    </w:p>
    <w:p w14:paraId="20B23B29" w14:textId="77777777" w:rsidR="00735927" w:rsidRPr="00735927" w:rsidRDefault="00735927" w:rsidP="00735927">
      <w:pPr>
        <w:pStyle w:val="EndNoteBibliography"/>
        <w:ind w:left="720" w:hanging="720"/>
      </w:pPr>
      <w:r w:rsidRPr="00735927">
        <w:t xml:space="preserve">Estes, J. A., E. M. Danner, D. F. Doak, B. Konar, A. M. Springer, P. D. Steinberg, M. T. Tinker, and T. M. Williams. 2004. Complex trophic interactions in kelp forest ecosystems. Bulletin of Marine Science </w:t>
      </w:r>
      <w:r w:rsidRPr="00735927">
        <w:rPr>
          <w:b/>
        </w:rPr>
        <w:t>74</w:t>
      </w:r>
      <w:r w:rsidRPr="00735927">
        <w:t>:621-638.</w:t>
      </w:r>
    </w:p>
    <w:p w14:paraId="08CCBC46" w14:textId="77777777" w:rsidR="00735927" w:rsidRPr="00735927" w:rsidRDefault="00735927" w:rsidP="00735927">
      <w:pPr>
        <w:pStyle w:val="EndNoteBibliography"/>
        <w:ind w:left="720" w:hanging="720"/>
      </w:pPr>
      <w:r w:rsidRPr="00735927">
        <w:t xml:space="preserve">Eurich, J. G., R. L. Selden, and R. R. Warner. 2014. California spiny lobster preference for urchins from kelp forests: implications for urchin barren persistence. Marine Ecology Progress Series </w:t>
      </w:r>
      <w:r w:rsidRPr="00735927">
        <w:rPr>
          <w:b/>
        </w:rPr>
        <w:t>498</w:t>
      </w:r>
      <w:r w:rsidRPr="00735927">
        <w:t>:217-225.</w:t>
      </w:r>
    </w:p>
    <w:p w14:paraId="55AC74F1" w14:textId="77777777" w:rsidR="00735927" w:rsidRPr="00735927" w:rsidRDefault="00735927" w:rsidP="00735927">
      <w:pPr>
        <w:pStyle w:val="EndNoteBibliography"/>
        <w:ind w:left="720" w:hanging="720"/>
      </w:pPr>
      <w:r w:rsidRPr="00735927">
        <w:t xml:space="preserve">Feehan, C. J., and R. E. Scheibling. 2014. Effects of sea urchin disease on coastal marine ecosystems. Marine Biology </w:t>
      </w:r>
      <w:r w:rsidRPr="00735927">
        <w:rPr>
          <w:b/>
        </w:rPr>
        <w:t>161</w:t>
      </w:r>
      <w:r w:rsidRPr="00735927">
        <w:t>:1467-1485.</w:t>
      </w:r>
    </w:p>
    <w:p w14:paraId="20DDC2E4" w14:textId="77777777" w:rsidR="00735927" w:rsidRPr="00735927" w:rsidRDefault="00735927" w:rsidP="00735927">
      <w:pPr>
        <w:pStyle w:val="EndNoteBibliography"/>
        <w:ind w:left="720" w:hanging="720"/>
      </w:pPr>
      <w:r w:rsidRPr="00735927">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735927">
        <w:rPr>
          <w:b/>
        </w:rPr>
        <w:t>16</w:t>
      </w:r>
      <w:r w:rsidRPr="00735927">
        <w:t>.</w:t>
      </w:r>
    </w:p>
    <w:p w14:paraId="4A7165A4" w14:textId="77777777" w:rsidR="00735927" w:rsidRPr="00735927" w:rsidRDefault="00735927" w:rsidP="00735927">
      <w:pPr>
        <w:pStyle w:val="EndNoteBibliography"/>
        <w:ind w:left="720" w:hanging="720"/>
      </w:pPr>
      <w:r w:rsidRPr="00735927">
        <w:t xml:space="preserve">Gabara, S. S., B. H. Konar, and M. S. Edwards. 2021. Biodiversity loss leads to reductions in community-wide trophic complexity. Ecosphere </w:t>
      </w:r>
      <w:r w:rsidRPr="00735927">
        <w:rPr>
          <w:b/>
        </w:rPr>
        <w:t>12</w:t>
      </w:r>
      <w:r w:rsidRPr="00735927">
        <w:t>:e03361.</w:t>
      </w:r>
    </w:p>
    <w:p w14:paraId="0D2ECD05" w14:textId="77777777" w:rsidR="00735927" w:rsidRPr="00735927" w:rsidRDefault="00735927" w:rsidP="00735927">
      <w:pPr>
        <w:pStyle w:val="EndNoteBibliography"/>
        <w:ind w:left="720" w:hanging="720"/>
      </w:pPr>
      <w:r w:rsidRPr="00735927">
        <w:t>Gallagher, J. B., V. Shelamoff, and C. Layton. 2022. Seaweed ecosystems may not mitigate CO2 emissions. ICES Journal of Marine Science.</w:t>
      </w:r>
    </w:p>
    <w:p w14:paraId="7214A3A9" w14:textId="77777777" w:rsidR="00735927" w:rsidRPr="00735927" w:rsidRDefault="00735927" w:rsidP="00735927">
      <w:pPr>
        <w:pStyle w:val="EndNoteBibliography"/>
        <w:ind w:left="720" w:hanging="720"/>
      </w:pPr>
      <w:r w:rsidRPr="00735927">
        <w:t xml:space="preserve">Graham, M. H. 2004. Effects of Local Deforestation on the Diversity and Structure of Southern California Giant Kelp Forest Food Webs. Ecosystems </w:t>
      </w:r>
      <w:r w:rsidRPr="00735927">
        <w:rPr>
          <w:b/>
        </w:rPr>
        <w:t>7</w:t>
      </w:r>
      <w:r w:rsidRPr="00735927">
        <w:t>:341-357.</w:t>
      </w:r>
    </w:p>
    <w:p w14:paraId="2379B339" w14:textId="77777777" w:rsidR="00735927" w:rsidRPr="00735927" w:rsidRDefault="00735927" w:rsidP="00735927">
      <w:pPr>
        <w:pStyle w:val="EndNoteBibliography"/>
        <w:ind w:left="720" w:hanging="720"/>
      </w:pPr>
      <w:r w:rsidRPr="00735927">
        <w:t xml:space="preserve">Gregr, E. J., V. Christensen, L. Nichol, R. G. Martone, R. W. Markel, J. C. Watson, C. D. G. Harley, E. A. Pakhomov, J. B. Shurin, and K. M. A. Chan. 2020. </w:t>
      </w:r>
      <w:r w:rsidRPr="00735927">
        <w:lastRenderedPageBreak/>
        <w:t xml:space="preserve">Cascading social-ecological costs and benefits triggered by a recovering keystone predator. Science </w:t>
      </w:r>
      <w:r w:rsidRPr="00735927">
        <w:rPr>
          <w:b/>
        </w:rPr>
        <w:t>368</w:t>
      </w:r>
      <w:r w:rsidRPr="00735927">
        <w:t>:1243-+.</w:t>
      </w:r>
    </w:p>
    <w:p w14:paraId="0FDC6A31" w14:textId="77777777" w:rsidR="00735927" w:rsidRPr="00735927" w:rsidRDefault="00735927" w:rsidP="00735927">
      <w:pPr>
        <w:pStyle w:val="EndNoteBibliography"/>
        <w:ind w:left="720" w:hanging="720"/>
      </w:pPr>
      <w:r w:rsidRPr="00735927">
        <w:t xml:space="preserve">Hamilton, S. L., T. W. Bell, J. R. Watson, K. A. Grorud-Colvert, and B. A. Menge. 2020. Remote sensing: generation of long-term kelp bed data sets for evaluation of impacts of climatic variation. Ecology </w:t>
      </w:r>
      <w:r w:rsidRPr="00735927">
        <w:rPr>
          <w:b/>
        </w:rPr>
        <w:t>101</w:t>
      </w:r>
      <w:r w:rsidRPr="00735927">
        <w:t>.</w:t>
      </w:r>
    </w:p>
    <w:p w14:paraId="0E4D399A" w14:textId="77777777" w:rsidR="00735927" w:rsidRPr="00735927" w:rsidRDefault="00735927" w:rsidP="00735927">
      <w:pPr>
        <w:pStyle w:val="EndNoteBibliography"/>
        <w:ind w:left="720" w:hanging="720"/>
      </w:pPr>
      <w:r w:rsidRPr="00735927">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735927">
        <w:rPr>
          <w:b/>
        </w:rPr>
        <w:t>288</w:t>
      </w:r>
      <w:r w:rsidRPr="00735927">
        <w:t>:20211195.</w:t>
      </w:r>
    </w:p>
    <w:p w14:paraId="4E61158D" w14:textId="77777777" w:rsidR="00735927" w:rsidRPr="00735927" w:rsidRDefault="00735927" w:rsidP="00735927">
      <w:pPr>
        <w:pStyle w:val="EndNoteBibliography"/>
        <w:ind w:left="720" w:hanging="720"/>
      </w:pPr>
      <w:r w:rsidRPr="00735927">
        <w:t>Harvey, C. J., T. Garfield, G. Williams, and N. Tolimieri, editors. 2022. 2021-2022 California Current ecosystem status report: A report of the NOAA California Current Integrated Ecosystem Assessment Team (CCIEA) to the Pacific Fishery Management Council, March 13, 2022.</w:t>
      </w:r>
    </w:p>
    <w:p w14:paraId="05B18BDA" w14:textId="77777777" w:rsidR="00735927" w:rsidRPr="00735927" w:rsidRDefault="00735927" w:rsidP="00735927">
      <w:pPr>
        <w:pStyle w:val="EndNoteBibliography"/>
        <w:ind w:left="720" w:hanging="720"/>
      </w:pPr>
      <w:r w:rsidRPr="00735927">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735927">
        <w:rPr>
          <w:b/>
        </w:rPr>
        <w:t>5</w:t>
      </w:r>
      <w:r w:rsidRPr="00735927">
        <w:t>.</w:t>
      </w:r>
    </w:p>
    <w:p w14:paraId="2B060442" w14:textId="77777777" w:rsidR="00735927" w:rsidRPr="00735927" w:rsidRDefault="00735927" w:rsidP="00735927">
      <w:pPr>
        <w:pStyle w:val="EndNoteBibliography"/>
        <w:ind w:left="720" w:hanging="720"/>
      </w:pPr>
      <w:r w:rsidRPr="00735927">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735927">
        <w:rPr>
          <w:b/>
        </w:rPr>
        <w:t>111</w:t>
      </w:r>
      <w:r w:rsidRPr="00735927">
        <w:t>:17278-17283.</w:t>
      </w:r>
    </w:p>
    <w:p w14:paraId="4080C9B1" w14:textId="77777777" w:rsidR="00735927" w:rsidRPr="00735927" w:rsidRDefault="00735927" w:rsidP="00735927">
      <w:pPr>
        <w:pStyle w:val="EndNoteBibliography"/>
        <w:ind w:left="720" w:hanging="720"/>
      </w:pPr>
      <w:r w:rsidRPr="00735927">
        <w:t xml:space="preserve">Holbrook, S. J., M. H. Carr, R. J. Schmitt, and J. A. Coyer. 1990. Effect of Giant Kelp on Local Abundance of Reef Fishes: The Importance of Ontogenetic Resource Requirements. Bulletin of Marine Science </w:t>
      </w:r>
      <w:r w:rsidRPr="00735927">
        <w:rPr>
          <w:b/>
        </w:rPr>
        <w:t>47</w:t>
      </w:r>
      <w:r w:rsidRPr="00735927">
        <w:t>:104-114.</w:t>
      </w:r>
    </w:p>
    <w:p w14:paraId="3CC5230E" w14:textId="77777777" w:rsidR="00735927" w:rsidRPr="00735927" w:rsidRDefault="00735927" w:rsidP="00735927">
      <w:pPr>
        <w:pStyle w:val="EndNoteBibliography"/>
        <w:ind w:left="720" w:hanging="720"/>
      </w:pPr>
      <w:r w:rsidRPr="00735927">
        <w:t xml:space="preserve">Huang, B., C. Liu, V. Banzon, E. Freeman, G. Graham, B. Hankins, T. Smith, and H.-M. Zhang. 2021. Improvements of the Daily Optimum Interpolation Sea Surface Temperature (DOISST) Version 2.1. Journal of Climate </w:t>
      </w:r>
      <w:r w:rsidRPr="00735927">
        <w:rPr>
          <w:b/>
        </w:rPr>
        <w:t>34</w:t>
      </w:r>
      <w:r w:rsidRPr="00735927">
        <w:t>:2923-2939.</w:t>
      </w:r>
    </w:p>
    <w:p w14:paraId="3AF093FC" w14:textId="77777777" w:rsidR="00735927" w:rsidRPr="00735927" w:rsidRDefault="00735927" w:rsidP="00735927">
      <w:pPr>
        <w:pStyle w:val="EndNoteBibliography"/>
        <w:ind w:left="720" w:hanging="720"/>
      </w:pPr>
      <w:r w:rsidRPr="00735927">
        <w:t>IPCC. 2022. Climate change 2022: Impacts, adaptation and vulnerability. Summary for policy makers. Sixth assessment report., Intergovernmental panel on clmate change.</w:t>
      </w:r>
    </w:p>
    <w:p w14:paraId="6FE74E97" w14:textId="77777777" w:rsidR="00735927" w:rsidRPr="00735927" w:rsidRDefault="00735927" w:rsidP="00735927">
      <w:pPr>
        <w:pStyle w:val="EndNoteBibliography"/>
        <w:ind w:left="720" w:hanging="720"/>
      </w:pPr>
      <w:r w:rsidRPr="00735927">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735927">
        <w:rPr>
          <w:b/>
        </w:rPr>
        <w:t>99</w:t>
      </w:r>
      <w:r w:rsidRPr="00735927">
        <w:t>:S27-S33.</w:t>
      </w:r>
    </w:p>
    <w:p w14:paraId="1349D583" w14:textId="77777777" w:rsidR="00735927" w:rsidRPr="00735927" w:rsidRDefault="00735927" w:rsidP="00735927">
      <w:pPr>
        <w:pStyle w:val="EndNoteBibliography"/>
        <w:ind w:left="720" w:hanging="720"/>
      </w:pPr>
      <w:r w:rsidRPr="00735927">
        <w:t xml:space="preserve">Johnson, D. W. 2006. Predation, habitat complexity, and variation in density-dependent mortality of temperate reef fishes. Ecology </w:t>
      </w:r>
      <w:r w:rsidRPr="00735927">
        <w:rPr>
          <w:b/>
        </w:rPr>
        <w:t>87</w:t>
      </w:r>
      <w:r w:rsidRPr="00735927">
        <w:t>:1179-1188.</w:t>
      </w:r>
    </w:p>
    <w:p w14:paraId="5012C894" w14:textId="77777777" w:rsidR="00735927" w:rsidRPr="00735927" w:rsidRDefault="00735927" w:rsidP="00735927">
      <w:pPr>
        <w:pStyle w:val="EndNoteBibliography"/>
        <w:ind w:left="720" w:hanging="720"/>
      </w:pPr>
      <w:r w:rsidRPr="00735927">
        <w:t xml:space="preserve">Kriegisch, N., S. E. Reeves, E. B. Flukes, C. R. Johnson, and S. D. Ling. 2019. Drift-kelp suppresses foraging movement of overgrazing sea urchins. Oecologia </w:t>
      </w:r>
      <w:r w:rsidRPr="00735927">
        <w:rPr>
          <w:b/>
        </w:rPr>
        <w:t>190</w:t>
      </w:r>
      <w:r w:rsidRPr="00735927">
        <w:t>:665-677.</w:t>
      </w:r>
    </w:p>
    <w:p w14:paraId="0804307B" w14:textId="77777777" w:rsidR="00735927" w:rsidRPr="00735927" w:rsidRDefault="00735927" w:rsidP="00735927">
      <w:pPr>
        <w:pStyle w:val="EndNoteBibliography"/>
        <w:ind w:left="720" w:hanging="720"/>
      </w:pPr>
      <w:r w:rsidRPr="00735927">
        <w:lastRenderedPageBreak/>
        <w:t xml:space="preserve">Kvitek, R. G., P. Iampietro, and C. E. Bowlby. 1998. Sea Otters and Benthic Prey Communities: A Direct Test of the Sea Otter as Keystone Predator in Washington State. Marine Mammal Science </w:t>
      </w:r>
      <w:r w:rsidRPr="00735927">
        <w:rPr>
          <w:b/>
        </w:rPr>
        <w:t>14</w:t>
      </w:r>
      <w:r w:rsidRPr="00735927">
        <w:t>:895-902.</w:t>
      </w:r>
    </w:p>
    <w:p w14:paraId="480B1659" w14:textId="77777777" w:rsidR="00735927" w:rsidRPr="00735927" w:rsidRDefault="00735927" w:rsidP="00735927">
      <w:pPr>
        <w:pStyle w:val="EndNoteBibliography"/>
        <w:ind w:left="720" w:hanging="720"/>
      </w:pPr>
      <w:r w:rsidRPr="00735927">
        <w:t xml:space="preserve">Kvitek, R. G., D. Shull, D. Canestro, E. C. Bowlby, and B. L. Troutman. 1989. Sea Otters and Benthic Prey Communities in Washington State. Marine Mammal Science </w:t>
      </w:r>
      <w:r w:rsidRPr="00735927">
        <w:rPr>
          <w:b/>
        </w:rPr>
        <w:t>5</w:t>
      </w:r>
      <w:r w:rsidRPr="00735927">
        <w:t>:266-280.</w:t>
      </w:r>
    </w:p>
    <w:p w14:paraId="27E09766" w14:textId="77777777" w:rsidR="00735927" w:rsidRPr="00735927" w:rsidRDefault="00735927" w:rsidP="00735927">
      <w:pPr>
        <w:pStyle w:val="EndNoteBibliography"/>
        <w:ind w:left="720" w:hanging="720"/>
      </w:pPr>
      <w:r w:rsidRPr="00735927">
        <w:t xml:space="preserve">Lamy, T., C. Koenigs, S. J. Holbrook, R. J. Miller, A. C. Stier, and D. C. Reed. 2020. Foundation species promote community stability by increasing diversity in a giant kelp forest. Ecology </w:t>
      </w:r>
      <w:r w:rsidRPr="00735927">
        <w:rPr>
          <w:b/>
        </w:rPr>
        <w:t>101</w:t>
      </w:r>
      <w:r w:rsidRPr="00735927">
        <w:t>:e02987.</w:t>
      </w:r>
    </w:p>
    <w:p w14:paraId="44CD7EF9" w14:textId="77777777" w:rsidR="00735927" w:rsidRPr="00735927" w:rsidRDefault="00735927" w:rsidP="00735927">
      <w:pPr>
        <w:pStyle w:val="EndNoteBibliography"/>
        <w:ind w:left="720" w:hanging="720"/>
      </w:pPr>
      <w:r w:rsidRPr="00735927">
        <w:t xml:space="preserve">Lonhart, S. I., R. Jeppesen, R. Beas-Luna, J. A. Crooks, and J. Lorda. 2019. Shifts in the distribution and abundance of coastal marine species along the eastern Pacific Ocean during marine heatwaves from 2013 to 2018. Marine Biodiversity Records </w:t>
      </w:r>
      <w:r w:rsidRPr="00735927">
        <w:rPr>
          <w:b/>
        </w:rPr>
        <w:t>12</w:t>
      </w:r>
      <w:r w:rsidRPr="00735927">
        <w:t>:13.</w:t>
      </w:r>
    </w:p>
    <w:p w14:paraId="4D91B07F" w14:textId="77777777" w:rsidR="00735927" w:rsidRPr="00735927" w:rsidRDefault="00735927" w:rsidP="00735927">
      <w:pPr>
        <w:pStyle w:val="EndNoteBibliography"/>
        <w:ind w:left="720" w:hanging="720"/>
      </w:pPr>
      <w:r w:rsidRPr="00735927">
        <w:t>Love, M. S., M. Yoklavich, and L. Thorsteinson. 2002. The rockfishes of the Northeast Pacific. University of California Press, Berkley and Los Angeles.</w:t>
      </w:r>
    </w:p>
    <w:p w14:paraId="559C72E0" w14:textId="77777777" w:rsidR="00735927" w:rsidRPr="00735927" w:rsidRDefault="00735927" w:rsidP="00735927">
      <w:pPr>
        <w:pStyle w:val="EndNoteBibliography"/>
        <w:ind w:left="720" w:hanging="720"/>
      </w:pPr>
      <w:r w:rsidRPr="00735927">
        <w:t xml:space="preserve">Malone, D. P., K. Davis, S. I. Lonhart, A. Parsons-Field, J. E. Caselle, and M. H. Carr. 2022. Large scale, multi-decade monitoring data from kelp forest ecosystems in California and Oregon (USA). Ecology </w:t>
      </w:r>
      <w:r w:rsidRPr="00735927">
        <w:rPr>
          <w:b/>
        </w:rPr>
        <w:t>n/a</w:t>
      </w:r>
      <w:r w:rsidRPr="00735927">
        <w:t>:e3630.</w:t>
      </w:r>
    </w:p>
    <w:p w14:paraId="0F1ABEAA" w14:textId="77777777" w:rsidR="00735927" w:rsidRPr="00735927" w:rsidRDefault="00735927" w:rsidP="00735927">
      <w:pPr>
        <w:pStyle w:val="EndNoteBibliography"/>
        <w:ind w:left="720" w:hanging="720"/>
      </w:pPr>
      <w:r w:rsidRPr="00735927">
        <w:t xml:space="preserve">Markel, R. W., and J. B. Shurin. 2020. Contrasting effects of coastal upwelling on growth and recruitment of nearshore Pacific rockfishes (genus Sebastes). Canadian Journal of Fisheries and Aquatic Sciences </w:t>
      </w:r>
      <w:r w:rsidRPr="00735927">
        <w:rPr>
          <w:b/>
        </w:rPr>
        <w:t>77</w:t>
      </w:r>
      <w:r w:rsidRPr="00735927">
        <w:t>:950-962.</w:t>
      </w:r>
    </w:p>
    <w:p w14:paraId="7D970599" w14:textId="77777777" w:rsidR="00735927" w:rsidRPr="00735927" w:rsidRDefault="00735927" w:rsidP="00735927">
      <w:pPr>
        <w:pStyle w:val="EndNoteBibliography"/>
        <w:ind w:left="720" w:hanging="720"/>
      </w:pPr>
      <w:r w:rsidRPr="00735927">
        <w:t xml:space="preserve">Maunder, M. N., and A. E. Punt. 2004. Standardizing catch and effort data: a review of recent approaches. Fisheries Research </w:t>
      </w:r>
      <w:r w:rsidRPr="00735927">
        <w:rPr>
          <w:b/>
        </w:rPr>
        <w:t>70</w:t>
      </w:r>
      <w:r w:rsidRPr="00735927">
        <w:t>:141-159.</w:t>
      </w:r>
    </w:p>
    <w:p w14:paraId="47F9D882" w14:textId="77777777" w:rsidR="00735927" w:rsidRPr="00735927" w:rsidRDefault="00735927" w:rsidP="00735927">
      <w:pPr>
        <w:pStyle w:val="EndNoteBibliography"/>
        <w:ind w:left="720" w:hanging="720"/>
      </w:pPr>
      <w:r w:rsidRPr="00735927">
        <w:t xml:space="preserve">McNaughton, S. J. 1977. Diversity and Stability of Ecological Communities: A Comment on the Role of Empiricism in Ecology. The American Naturalist </w:t>
      </w:r>
      <w:r w:rsidRPr="00735927">
        <w:rPr>
          <w:b/>
        </w:rPr>
        <w:t>111</w:t>
      </w:r>
      <w:r w:rsidRPr="00735927">
        <w:t>:515-525.</w:t>
      </w:r>
    </w:p>
    <w:p w14:paraId="65FEDD53" w14:textId="77777777" w:rsidR="00735927" w:rsidRPr="00735927" w:rsidRDefault="00735927" w:rsidP="00735927">
      <w:pPr>
        <w:pStyle w:val="EndNoteBibliography"/>
        <w:ind w:left="720" w:hanging="720"/>
      </w:pPr>
      <w:r w:rsidRPr="00735927">
        <w:t xml:space="preserve">McPherson, M. L., D. J. I. Finger, H. F. Houskeeper, T. W. Bell, M. H. Carr, L. Rogers-Bennett, and R. M. Kudela. 2021. Large-scale shift in the structure of a kelp forest ecosystem co-occurs with an epizootic and marine heatwave. Communications Biology </w:t>
      </w:r>
      <w:r w:rsidRPr="00735927">
        <w:rPr>
          <w:b/>
        </w:rPr>
        <w:t>4</w:t>
      </w:r>
      <w:r w:rsidRPr="00735927">
        <w:t>:298.</w:t>
      </w:r>
    </w:p>
    <w:p w14:paraId="2C7B94CE" w14:textId="77777777" w:rsidR="00735927" w:rsidRPr="00735927" w:rsidRDefault="00735927" w:rsidP="00735927">
      <w:pPr>
        <w:pStyle w:val="EndNoteBibliography"/>
        <w:ind w:left="720" w:hanging="720"/>
      </w:pPr>
      <w:r w:rsidRPr="00735927">
        <w:t xml:space="preserve">Moitoza, D. J., and D. W. Phillips. 1979. Prey defense, predator preference, and nonrandom diet: The interactions between Pycnopodia helianthoides and two species of sea urchins. Marine Biology </w:t>
      </w:r>
      <w:r w:rsidRPr="00735927">
        <w:rPr>
          <w:b/>
        </w:rPr>
        <w:t>53</w:t>
      </w:r>
      <w:r w:rsidRPr="00735927">
        <w:t>:299-304.</w:t>
      </w:r>
    </w:p>
    <w:p w14:paraId="18DF3696" w14:textId="77777777" w:rsidR="00735927" w:rsidRPr="00735927" w:rsidRDefault="00735927" w:rsidP="00735927">
      <w:pPr>
        <w:pStyle w:val="EndNoteBibliography"/>
        <w:ind w:left="720" w:hanging="720"/>
      </w:pPr>
      <w:r w:rsidRPr="00735927">
        <w:t xml:space="preserve">Montecino-Latorre, D., M. E. Eisenlord, M. Turner, R. Yoshioka, C. D. Harvell, C. V. Pattengill-Semmens, J. D. Nichols, and J. K. Gaydos. 2016. Devastating Transboundary Impacts of Sea Star Wasting Disease on Subtidal Asteroids. PLoS One </w:t>
      </w:r>
      <w:r w:rsidRPr="00735927">
        <w:rPr>
          <w:b/>
        </w:rPr>
        <w:t>11</w:t>
      </w:r>
      <w:r w:rsidRPr="00735927">
        <w:t>:e0163190.</w:t>
      </w:r>
    </w:p>
    <w:p w14:paraId="4F1F543A" w14:textId="77777777" w:rsidR="00735927" w:rsidRPr="00735927" w:rsidRDefault="00735927" w:rsidP="00735927">
      <w:pPr>
        <w:pStyle w:val="EndNoteBibliography"/>
        <w:ind w:left="720" w:hanging="720"/>
      </w:pPr>
      <w:r w:rsidRPr="00735927">
        <w:t xml:space="preserve">Morgan, C. A., B. R. Beckman, L. A. Weitkamp, and K. L. Fresh. 2019. Recent Ecosystem Disturbance in the Northern California Current. Fisheries </w:t>
      </w:r>
      <w:r w:rsidRPr="00735927">
        <w:rPr>
          <w:b/>
        </w:rPr>
        <w:t>44</w:t>
      </w:r>
      <w:r w:rsidRPr="00735927">
        <w:t>:465-474.</w:t>
      </w:r>
    </w:p>
    <w:p w14:paraId="48135047" w14:textId="77777777" w:rsidR="00735927" w:rsidRPr="00735927" w:rsidRDefault="00735927" w:rsidP="00735927">
      <w:pPr>
        <w:pStyle w:val="EndNoteBibliography"/>
        <w:ind w:left="720" w:hanging="720"/>
      </w:pPr>
      <w:r w:rsidRPr="00735927">
        <w:t xml:space="preserve">Pearse, J. S. 2006. Perspective - Ecological role of purple sea urchins. Science </w:t>
      </w:r>
      <w:r w:rsidRPr="00735927">
        <w:rPr>
          <w:b/>
        </w:rPr>
        <w:t>314</w:t>
      </w:r>
      <w:r w:rsidRPr="00735927">
        <w:t>:940-941.</w:t>
      </w:r>
    </w:p>
    <w:p w14:paraId="7821F545" w14:textId="77777777" w:rsidR="00735927" w:rsidRPr="00735927" w:rsidRDefault="00735927" w:rsidP="00735927">
      <w:pPr>
        <w:pStyle w:val="EndNoteBibliography"/>
        <w:ind w:left="720" w:hanging="720"/>
      </w:pPr>
      <w:r w:rsidRPr="00735927">
        <w:t xml:space="preserve">Pearse, J. S., and A. H. Hines. 1987. Long-Term Population-Dynamics of Sea-Urchins in a Central California Kelp Forest - Rare Recruitment and Rapid Decline. Marine Ecology Progress Series </w:t>
      </w:r>
      <w:r w:rsidRPr="00735927">
        <w:rPr>
          <w:b/>
        </w:rPr>
        <w:t>39</w:t>
      </w:r>
      <w:r w:rsidRPr="00735927">
        <w:t>:275-283.</w:t>
      </w:r>
    </w:p>
    <w:p w14:paraId="6FB6B841" w14:textId="77777777" w:rsidR="00735927" w:rsidRPr="00735927" w:rsidRDefault="00735927" w:rsidP="00735927">
      <w:pPr>
        <w:pStyle w:val="EndNoteBibliography"/>
        <w:ind w:left="720" w:hanging="720"/>
      </w:pPr>
      <w:r w:rsidRPr="00735927">
        <w:lastRenderedPageBreak/>
        <w:t xml:space="preserve">Pfister, C. A., H. D. Berry, T. Mumford, and A. Randall Hughes. 2018. The dynamics of Kelp Forests in the Northeast Pacific Ocean and the relationship with environmental drivers. Journal of Ecology </w:t>
      </w:r>
      <w:r w:rsidRPr="00735927">
        <w:rPr>
          <w:b/>
        </w:rPr>
        <w:t>106</w:t>
      </w:r>
      <w:r w:rsidRPr="00735927">
        <w:t>:1520-1533.</w:t>
      </w:r>
    </w:p>
    <w:p w14:paraId="048412CD" w14:textId="77777777" w:rsidR="00735927" w:rsidRPr="00735927" w:rsidRDefault="00735927" w:rsidP="00735927">
      <w:pPr>
        <w:pStyle w:val="EndNoteBibliography"/>
        <w:ind w:left="720" w:hanging="720"/>
      </w:pPr>
      <w:r w:rsidRPr="00735927">
        <w:t>PFMC. 2020. Pacific coast groundifhs fishery management plan: for the California, Oregon, and Washington groundfish fishery. Pacific Fishery Management Council, 7700 NE Ambnassador Place, Suite 101, Portland, OR, 97220.</w:t>
      </w:r>
    </w:p>
    <w:p w14:paraId="0640EA7A" w14:textId="77777777" w:rsidR="00735927" w:rsidRPr="00735927" w:rsidRDefault="00735927" w:rsidP="00735927">
      <w:pPr>
        <w:pStyle w:val="EndNoteBibliography"/>
        <w:ind w:left="720" w:hanging="720"/>
      </w:pPr>
      <w:r w:rsidRPr="00735927">
        <w:t xml:space="preserve">Pinsky, M. L., G. Guannel, and K. K. Arkema. 2013. Quantifying wave attenuation to inform coastal habitat conservation. Ecosphere </w:t>
      </w:r>
      <w:r w:rsidRPr="00735927">
        <w:rPr>
          <w:b/>
        </w:rPr>
        <w:t>4</w:t>
      </w:r>
      <w:r w:rsidRPr="00735927">
        <w:t>:art95.</w:t>
      </w:r>
    </w:p>
    <w:p w14:paraId="7A822B9D" w14:textId="77777777" w:rsidR="00735927" w:rsidRPr="00735927" w:rsidRDefault="00735927" w:rsidP="00735927">
      <w:pPr>
        <w:pStyle w:val="EndNoteBibliography"/>
        <w:ind w:left="720" w:hanging="720"/>
      </w:pPr>
      <w:r w:rsidRPr="00735927">
        <w:t xml:space="preserve">Potts, J. M., and J. Elith. 2006. Comparing species abundance models. Ecological Modelling </w:t>
      </w:r>
      <w:r w:rsidRPr="00735927">
        <w:rPr>
          <w:b/>
        </w:rPr>
        <w:t>199</w:t>
      </w:r>
      <w:r w:rsidRPr="00735927">
        <w:t>:153-163.</w:t>
      </w:r>
    </w:p>
    <w:p w14:paraId="790CE861" w14:textId="272273D5" w:rsidR="00735927" w:rsidRPr="00735927" w:rsidRDefault="00735927" w:rsidP="00735927">
      <w:pPr>
        <w:pStyle w:val="EndNoteBibliography"/>
        <w:ind w:left="720" w:hanging="720"/>
      </w:pPr>
      <w:r w:rsidRPr="00735927">
        <w:t xml:space="preserve">R Core Team. 2021. R: A language and environment for statistical computing. R Foundation for Statistical Computing, Vienna, Austria. URL </w:t>
      </w:r>
      <w:hyperlink r:id="rId26" w:history="1">
        <w:r w:rsidRPr="00735927">
          <w:rPr>
            <w:rStyle w:val="Hyperlink"/>
          </w:rPr>
          <w:t>https://www.R-project.org/</w:t>
        </w:r>
      </w:hyperlink>
      <w:r w:rsidRPr="00735927">
        <w:t>.</w:t>
      </w:r>
    </w:p>
    <w:p w14:paraId="338E5D01" w14:textId="77777777" w:rsidR="00735927" w:rsidRPr="00735927" w:rsidRDefault="00735927" w:rsidP="00735927">
      <w:pPr>
        <w:pStyle w:val="EndNoteBibliography"/>
        <w:ind w:left="720" w:hanging="720"/>
      </w:pPr>
      <w:r w:rsidRPr="00735927">
        <w:t xml:space="preserve">Randell, Z., M. Kenner, J. Tomoleoni, J. Yee, and M. Novak. 2022. Kelp-forest dynamics controlled by substrate complexity. Proceedings of the National Academy of Sciences </w:t>
      </w:r>
      <w:r w:rsidRPr="00735927">
        <w:rPr>
          <w:b/>
        </w:rPr>
        <w:t>119</w:t>
      </w:r>
      <w:r w:rsidRPr="00735927">
        <w:t>:e2103483119.</w:t>
      </w:r>
    </w:p>
    <w:p w14:paraId="7D6B5F39" w14:textId="77777777" w:rsidR="00735927" w:rsidRPr="00735927" w:rsidRDefault="00735927" w:rsidP="00735927">
      <w:pPr>
        <w:pStyle w:val="EndNoteBibliography"/>
        <w:ind w:left="720" w:hanging="720"/>
      </w:pPr>
      <w:r w:rsidRPr="00735927">
        <w:t xml:space="preserve">Reed, D., L. Washburn, A. Rassweiler, R. Miller, T. Bell, and S. Harrer. 2016. Extreme warming challenges sentinel status of kelp forests as indicators of climate change. Nature Communications </w:t>
      </w:r>
      <w:r w:rsidRPr="00735927">
        <w:rPr>
          <w:b/>
        </w:rPr>
        <w:t>7</w:t>
      </w:r>
      <w:r w:rsidRPr="00735927">
        <w:t>.</w:t>
      </w:r>
    </w:p>
    <w:p w14:paraId="07FE560A" w14:textId="77777777" w:rsidR="00735927" w:rsidRPr="00735927" w:rsidRDefault="00735927" w:rsidP="00735927">
      <w:pPr>
        <w:pStyle w:val="EndNoteBibliography"/>
        <w:ind w:left="720" w:hanging="720"/>
      </w:pPr>
      <w:r w:rsidRPr="00735927">
        <w:t xml:space="preserve">Reynolds, R. W., T. M. Smith, C. Liu, D. B. Chelton, K. S. Casey, and M. G. Schlax. 2007. Daily High-Resolution-Blended Analyses for Sea Surface Temperature. Journal of Climate </w:t>
      </w:r>
      <w:r w:rsidRPr="00735927">
        <w:rPr>
          <w:b/>
        </w:rPr>
        <w:t>20</w:t>
      </w:r>
      <w:r w:rsidRPr="00735927">
        <w:t>:5473-5496.</w:t>
      </w:r>
    </w:p>
    <w:p w14:paraId="4003DBF7" w14:textId="77777777" w:rsidR="00735927" w:rsidRPr="00735927" w:rsidRDefault="00735927" w:rsidP="00735927">
      <w:pPr>
        <w:pStyle w:val="EndNoteBibliography"/>
        <w:ind w:left="720" w:hanging="720"/>
      </w:pPr>
      <w:r w:rsidRPr="00735927">
        <w:t xml:space="preserve">Rogers-Bennett, L., and C. A. Catton. 2019. Marine heat wave and multiple stressors tip bull kelp forest to sea urchin barrens. Sci Rep </w:t>
      </w:r>
      <w:r w:rsidRPr="00735927">
        <w:rPr>
          <w:b/>
        </w:rPr>
        <w:t>9</w:t>
      </w:r>
      <w:r w:rsidRPr="00735927">
        <w:t>:15050.</w:t>
      </w:r>
    </w:p>
    <w:p w14:paraId="669190F9" w14:textId="77777777" w:rsidR="00735927" w:rsidRPr="00735927" w:rsidRDefault="00735927" w:rsidP="00735927">
      <w:pPr>
        <w:pStyle w:val="EndNoteBibliography"/>
        <w:ind w:left="720" w:hanging="720"/>
      </w:pPr>
      <w:r w:rsidRPr="00735927">
        <w:t xml:space="preserve">Sanford, E., J. L. Sones, M. García-Reyes, J. H. R. Goddard, and J. L. Largier. 2019. Widespread shifts in the coastal biota of northern California during the 2014–2016 marine heatwaves. Scientific Reports </w:t>
      </w:r>
      <w:r w:rsidRPr="00735927">
        <w:rPr>
          <w:b/>
        </w:rPr>
        <w:t>9</w:t>
      </w:r>
      <w:r w:rsidRPr="00735927">
        <w:t>:4216.</w:t>
      </w:r>
    </w:p>
    <w:p w14:paraId="52B8A1CC" w14:textId="77777777" w:rsidR="00735927" w:rsidRPr="00735927" w:rsidRDefault="00735927" w:rsidP="00735927">
      <w:pPr>
        <w:pStyle w:val="EndNoteBibliography"/>
        <w:ind w:left="720" w:hanging="720"/>
      </w:pPr>
      <w:r w:rsidRPr="00735927">
        <w:t xml:space="preserve">Scannell, H. A., G. C. Johnson, L. Thompson, J. M. Lyman, and S. C. Riser. 2020. Subsurface Evolution and Persistence of Marine Heatwaves in the Northeast Pacific. Geophysical Research Letters </w:t>
      </w:r>
      <w:r w:rsidRPr="00735927">
        <w:rPr>
          <w:b/>
        </w:rPr>
        <w:t>47</w:t>
      </w:r>
      <w:r w:rsidRPr="00735927">
        <w:t>:e2020GL090548.</w:t>
      </w:r>
    </w:p>
    <w:p w14:paraId="09942D4F" w14:textId="77777777" w:rsidR="00735927" w:rsidRPr="00735927" w:rsidRDefault="00735927" w:rsidP="00735927">
      <w:pPr>
        <w:pStyle w:val="EndNoteBibliography"/>
        <w:ind w:left="720" w:hanging="720"/>
      </w:pPr>
      <w:r w:rsidRPr="00735927">
        <w:t>Schiel, D. R., and M. S. Foster. 2015. The Biology and Ecology of Giant Kelp Forests. University of California Press, Berkeley, CA.</w:t>
      </w:r>
    </w:p>
    <w:p w14:paraId="149CCBF0" w14:textId="77777777" w:rsidR="00735927" w:rsidRPr="00735927" w:rsidRDefault="00735927" w:rsidP="00735927">
      <w:pPr>
        <w:pStyle w:val="EndNoteBibliography"/>
        <w:ind w:left="720" w:hanging="720"/>
      </w:pPr>
      <w:r w:rsidRPr="00735927">
        <w:t xml:space="preserve">Schindler, D. E., J. B. Armstrong, and T. E. Reed. 2015. The portfolio concept in ecology and evolution. Frontiers in Ecology and the Environment </w:t>
      </w:r>
      <w:r w:rsidRPr="00735927">
        <w:rPr>
          <w:b/>
        </w:rPr>
        <w:t>15</w:t>
      </w:r>
      <w:r w:rsidRPr="00735927">
        <w:t>:257-263.</w:t>
      </w:r>
    </w:p>
    <w:p w14:paraId="7C6EE969" w14:textId="77777777" w:rsidR="00735927" w:rsidRPr="00735927" w:rsidRDefault="00735927" w:rsidP="00735927">
      <w:pPr>
        <w:pStyle w:val="EndNoteBibliography"/>
        <w:ind w:left="720" w:hanging="720"/>
      </w:pPr>
      <w:r w:rsidRPr="00735927">
        <w:t xml:space="preserve">Schmitt, R. J., and S. J. Holbrook. 1990. Contrasting effects of giant kelp on dynamics of surfperch populations. Oecologia </w:t>
      </w:r>
      <w:r w:rsidRPr="00735927">
        <w:rPr>
          <w:b/>
        </w:rPr>
        <w:t>84</w:t>
      </w:r>
      <w:r w:rsidRPr="00735927">
        <w:t>:419-429.</w:t>
      </w:r>
    </w:p>
    <w:p w14:paraId="7DEC0804" w14:textId="77777777" w:rsidR="00735927" w:rsidRPr="00735927" w:rsidRDefault="00735927" w:rsidP="00735927">
      <w:pPr>
        <w:pStyle w:val="EndNoteBibliography"/>
        <w:ind w:left="720" w:hanging="720"/>
      </w:pPr>
      <w:r w:rsidRPr="00735927">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735927">
        <w:rPr>
          <w:b/>
        </w:rPr>
        <w:t>76</w:t>
      </w:r>
      <w:r w:rsidRPr="00735927">
        <w:t>:950-960.</w:t>
      </w:r>
    </w:p>
    <w:p w14:paraId="11E9D8EF" w14:textId="77777777" w:rsidR="00735927" w:rsidRPr="00735927" w:rsidRDefault="00735927" w:rsidP="00735927">
      <w:pPr>
        <w:pStyle w:val="EndNoteBibliography"/>
        <w:ind w:left="720" w:hanging="720"/>
      </w:pPr>
      <w:r w:rsidRPr="00735927">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735927">
        <w:rPr>
          <w:b/>
        </w:rPr>
        <w:t>188</w:t>
      </w:r>
      <w:r w:rsidRPr="00735927">
        <w:t>:1105-1119.</w:t>
      </w:r>
    </w:p>
    <w:p w14:paraId="432C5DB6" w14:textId="77777777" w:rsidR="00735927" w:rsidRPr="00735927" w:rsidRDefault="00735927" w:rsidP="00735927">
      <w:pPr>
        <w:pStyle w:val="EndNoteBibliography"/>
        <w:ind w:left="720" w:hanging="720"/>
      </w:pPr>
      <w:r w:rsidRPr="00735927">
        <w:lastRenderedPageBreak/>
        <w:t xml:space="preserve">Siikavuopio, S. I., A. Mortensen, and J. S. Christiansen. 2008. Effects of body weight and temperature on feed intake, gonad growth and oxygen consumption in green sea urchin, Strongylocentrotus droebachiensis. Aquaculture </w:t>
      </w:r>
      <w:r w:rsidRPr="00735927">
        <w:rPr>
          <w:b/>
        </w:rPr>
        <w:t>281</w:t>
      </w:r>
      <w:r w:rsidRPr="00735927">
        <w:t>:77-82.</w:t>
      </w:r>
    </w:p>
    <w:p w14:paraId="17D2CE12" w14:textId="77777777" w:rsidR="00735927" w:rsidRPr="00735927" w:rsidRDefault="00735927" w:rsidP="00735927">
      <w:pPr>
        <w:pStyle w:val="EndNoteBibliography"/>
        <w:ind w:left="720" w:hanging="720"/>
      </w:pPr>
      <w:r w:rsidRPr="00735927">
        <w:t>Smith, E. A. E., and M. D. Fox. 2021. Characterizing energy flow in kelp forest food webs: a geochemical review and call for additional research. Ecography.</w:t>
      </w:r>
    </w:p>
    <w:p w14:paraId="1F8ADA1F" w14:textId="77777777" w:rsidR="00735927" w:rsidRPr="00735927" w:rsidRDefault="00735927" w:rsidP="00735927">
      <w:pPr>
        <w:pStyle w:val="EndNoteBibliography"/>
        <w:ind w:left="720" w:hanging="720"/>
      </w:pPr>
      <w:r w:rsidRPr="00735927">
        <w:t xml:space="preserve">Smith, J. G., J. Tomoleoni, M. Staedler, S. Lyon, J. Fujii, and M. T. Tinker. 2021. Behavioral responses across a mosaic of ecosystem states restructure a sea otter-urchin trophic cascade. Proc Natl Acad Sci U S A </w:t>
      </w:r>
      <w:r w:rsidRPr="00735927">
        <w:rPr>
          <w:b/>
        </w:rPr>
        <w:t>118</w:t>
      </w:r>
      <w:r w:rsidRPr="00735927">
        <w:t>.</w:t>
      </w:r>
    </w:p>
    <w:p w14:paraId="610B79B4" w14:textId="77777777" w:rsidR="00735927" w:rsidRPr="00735927" w:rsidRDefault="00735927" w:rsidP="00735927">
      <w:pPr>
        <w:pStyle w:val="EndNoteBibliography"/>
        <w:ind w:left="720" w:hanging="720"/>
      </w:pPr>
      <w:r w:rsidRPr="00735927">
        <w:t xml:space="preserve">Thorson, J. T., M. D. Scheuerell, J. D. Olden, and D. E. Schindler. 2018. Spatial heterogeneity contributes more to portfolio effects than species variability in bottom-associated marine fishes. Proceedings of the Royal Society B: Biological Sciences </w:t>
      </w:r>
      <w:r w:rsidRPr="00735927">
        <w:rPr>
          <w:b/>
        </w:rPr>
        <w:t>285</w:t>
      </w:r>
      <w:r w:rsidRPr="00735927">
        <w:t>:20180915.</w:t>
      </w:r>
    </w:p>
    <w:p w14:paraId="0AEE2845" w14:textId="77777777" w:rsidR="00735927" w:rsidRPr="00735927" w:rsidRDefault="00735927" w:rsidP="00735927">
      <w:pPr>
        <w:pStyle w:val="EndNoteBibliography"/>
        <w:ind w:left="720" w:hanging="720"/>
      </w:pPr>
      <w:r w:rsidRPr="00735927">
        <w:t xml:space="preserve">Uthicke, S., B. Schaffelke, and M. Byrne. 2009. A boom–bust phylum? Ecological and evolutionary consequences of density variations in echinoderms. Ecological Monographs </w:t>
      </w:r>
      <w:r w:rsidRPr="00735927">
        <w:rPr>
          <w:b/>
        </w:rPr>
        <w:t>79</w:t>
      </w:r>
      <w:r w:rsidRPr="00735927">
        <w:t>:3-24.</w:t>
      </w:r>
    </w:p>
    <w:p w14:paraId="20397C62" w14:textId="77777777" w:rsidR="00735927" w:rsidRPr="00735927" w:rsidRDefault="00735927" w:rsidP="00735927">
      <w:pPr>
        <w:pStyle w:val="EndNoteBibliography"/>
        <w:ind w:left="720" w:hanging="720"/>
      </w:pPr>
      <w:r w:rsidRPr="00735927">
        <w:t>Van Wagenen, R. F. 2015. Washington Coastal kelp resources—port townsend to the Columbia River, summer 2014. Washington Department of Natural Resources, Olympia.</w:t>
      </w:r>
    </w:p>
    <w:p w14:paraId="3A840087" w14:textId="3CBD181D" w:rsidR="00735927" w:rsidRPr="00735927" w:rsidRDefault="00735927" w:rsidP="00735927">
      <w:pPr>
        <w:pStyle w:val="EndNoteBibliography"/>
        <w:ind w:left="720" w:hanging="720"/>
      </w:pPr>
      <w:r w:rsidRPr="00735927">
        <w:t xml:space="preserve">WADNR. 2017. Kelp monitoring—Olympic Peninsula,  Washington State Department of Natural Resources, Olympia, WA. </w:t>
      </w:r>
      <w:hyperlink r:id="rId27" w:history="1">
        <w:r w:rsidRPr="00735927">
          <w:rPr>
            <w:rStyle w:val="Hyperlink"/>
          </w:rPr>
          <w:t>http://data-wadnr</w:t>
        </w:r>
      </w:hyperlink>
      <w:r w:rsidRPr="00735927">
        <w:t xml:space="preserve"> .opend ata.arcgi s.com/datas ets/kelp-monit oring -olympic-penin sula Accessed: 1 Sept 2017.</w:t>
      </w:r>
    </w:p>
    <w:p w14:paraId="15E0B407" w14:textId="77777777" w:rsidR="00735927" w:rsidRPr="00735927" w:rsidRDefault="00735927" w:rsidP="00735927">
      <w:pPr>
        <w:pStyle w:val="EndNoteBibliography"/>
        <w:ind w:left="720" w:hanging="720"/>
      </w:pPr>
      <w:r w:rsidRPr="00735927">
        <w:t>Wallace, F. R., A. Hoffmann, and J. Tagart. 1999. Status of the black rockfish resource in 1999. Pacific Fishery Management Council.</w:t>
      </w:r>
    </w:p>
    <w:p w14:paraId="5933B619" w14:textId="77777777" w:rsidR="00735927" w:rsidRPr="00735927" w:rsidRDefault="00735927" w:rsidP="00735927">
      <w:pPr>
        <w:pStyle w:val="EndNoteBibliography"/>
        <w:ind w:left="720" w:hanging="720"/>
      </w:pPr>
      <w:r w:rsidRPr="00735927">
        <w:t xml:space="preserve">Walter, J. A., M. C. N. Castorani, T. W. Bell, Lawrence W. Sheppard, K. C. Cavanaugh, and D. C. Reuman. 2022. Tail-dependent spatial synchrony arises from nonlinear driver–response relationships. Ecology Letters </w:t>
      </w:r>
      <w:r w:rsidRPr="00735927">
        <w:rPr>
          <w:b/>
        </w:rPr>
        <w:t>00</w:t>
      </w:r>
      <w:r w:rsidRPr="00735927">
        <w:t>:1-13.</w:t>
      </w:r>
    </w:p>
    <w:p w14:paraId="6BEAD6B0" w14:textId="77777777" w:rsidR="00735927" w:rsidRPr="00735927" w:rsidRDefault="00735927" w:rsidP="00735927">
      <w:pPr>
        <w:pStyle w:val="EndNoteBibliography"/>
        <w:ind w:left="720" w:hanging="720"/>
      </w:pPr>
      <w:r w:rsidRPr="00735927">
        <w:t xml:space="preserve">Watson, J., and J. A. Estes. 2011. Stability, resilience, and phase shifts in rocky subtidal communities along the west coast of Vancouver Island, Canada. Ecological Monographs </w:t>
      </w:r>
      <w:r w:rsidRPr="00735927">
        <w:rPr>
          <w:b/>
        </w:rPr>
        <w:t>81</w:t>
      </w:r>
      <w:r w:rsidRPr="00735927">
        <w:t>:215-239.</w:t>
      </w:r>
    </w:p>
    <w:p w14:paraId="724FEE89" w14:textId="77777777" w:rsidR="00735927" w:rsidRPr="00735927" w:rsidRDefault="00735927" w:rsidP="00735927">
      <w:pPr>
        <w:pStyle w:val="EndNoteBibliography"/>
        <w:ind w:left="720" w:hanging="720"/>
      </w:pPr>
      <w:r w:rsidRPr="00735927">
        <w:t xml:space="preserve">Weigel, B. L., and C. A. Pfister. 2021. The dynamics and stoichiometry of dissolved organic carbon release by kelp. Ecology </w:t>
      </w:r>
      <w:r w:rsidRPr="00735927">
        <w:rPr>
          <w:b/>
        </w:rPr>
        <w:t>102</w:t>
      </w:r>
      <w:r w:rsidRPr="00735927">
        <w:t>:e03221.</w:t>
      </w:r>
    </w:p>
    <w:p w14:paraId="4B9BE6EF" w14:textId="77777777" w:rsidR="00735927" w:rsidRPr="00735927" w:rsidRDefault="00735927" w:rsidP="00735927">
      <w:pPr>
        <w:pStyle w:val="EndNoteBibliography"/>
        <w:ind w:left="720" w:hanging="720"/>
      </w:pPr>
      <w:r w:rsidRPr="00735927">
        <w:t xml:space="preserve">Williams, J. P., J. T. Claisse, D. J. Pondella, II, C. M. Williams, M. J. Robart, Z. Scholz, E. M. Jaco, T. Ford, H. Burdick, and D. Witting. 2021. Sea urchin mass mortality rapidly restores kelp forest communities. Marine Ecology Progress Series </w:t>
      </w:r>
      <w:r w:rsidRPr="00735927">
        <w:rPr>
          <w:b/>
        </w:rPr>
        <w:t>664</w:t>
      </w:r>
      <w:r w:rsidRPr="00735927">
        <w:t>:117-131.</w:t>
      </w:r>
    </w:p>
    <w:p w14:paraId="27A07645" w14:textId="77777777" w:rsidR="00735927" w:rsidRPr="00735927" w:rsidRDefault="00735927" w:rsidP="00735927">
      <w:pPr>
        <w:pStyle w:val="EndNoteBibliography"/>
        <w:ind w:left="720" w:hanging="720"/>
      </w:pPr>
      <w:r w:rsidRPr="00735927">
        <w:t xml:space="preserve">Wilmers, C. C., J. A. Estes, M. Edwards, K. L. Laidre, and B. Konar. 2012. Do trophic cascades affect the storage and flux of atmospheric carbon? An analysis of sea otters and kelp forests. Frontiers in Ecology and the Environment </w:t>
      </w:r>
      <w:r w:rsidRPr="00735927">
        <w:rPr>
          <w:b/>
        </w:rPr>
        <w:t>10</w:t>
      </w:r>
      <w:r w:rsidRPr="00735927">
        <w:t>:409-415.</w:t>
      </w:r>
    </w:p>
    <w:p w14:paraId="3E07E325" w14:textId="440C5187" w:rsidR="00471A3D" w:rsidRDefault="00735927">
      <w:pPr>
        <w:ind w:firstLine="0"/>
      </w:pPr>
      <w:r>
        <w:fldChar w:fldCharType="end"/>
      </w:r>
    </w:p>
    <w:sectPr w:rsidR="00471A3D" w:rsidSect="00C44F74">
      <w:footerReference w:type="default" r:id="rId28"/>
      <w:pgSz w:w="12240" w:h="15840"/>
      <w:pgMar w:top="1440" w:right="243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Steve Lonhart" w:date="2022-03-17T09:32:00Z" w:initials="SIL">
    <w:p w14:paraId="0295AA0B" w14:textId="0240B9C7" w:rsidR="00735927" w:rsidRDefault="00735927">
      <w:pPr>
        <w:pStyle w:val="CommentText"/>
      </w:pPr>
      <w:r>
        <w:rPr>
          <w:rStyle w:val="CommentReference"/>
        </w:rPr>
        <w:annotationRef/>
      </w:r>
      <w:r>
        <w:t>Ok, this addresses some of my comments above, but seems like it was “tacked on” to the 2014-16 window.  I think of it more of a hard 2014-16, then up-and-down 2018-2020.</w:t>
      </w:r>
    </w:p>
  </w:comment>
  <w:comment w:id="7" w:author="Nick.Tolimieri" w:date="2022-03-21T14:08:00Z" w:initials="NT">
    <w:p w14:paraId="1C5EC1F2" w14:textId="23D391D6" w:rsidR="00735927" w:rsidRDefault="00735927">
      <w:pPr>
        <w:pStyle w:val="CommentText"/>
      </w:pPr>
      <w:r>
        <w:rPr>
          <w:rStyle w:val="CommentReference"/>
        </w:rPr>
        <w:annotationRef/>
      </w:r>
      <w:r>
        <w:t>I’ve included them as MHWs because they are on the MHW figure in the ESR.</w:t>
      </w:r>
    </w:p>
  </w:comment>
  <w:comment w:id="8" w:author="Steve Lonhart" w:date="2022-03-17T09:54:00Z" w:initials="SIL">
    <w:p w14:paraId="586FB7E9" w14:textId="77777777" w:rsidR="00735927" w:rsidRDefault="00735927">
      <w:pPr>
        <w:pStyle w:val="CommentText"/>
      </w:pPr>
      <w:r>
        <w:rPr>
          <w:rStyle w:val="CommentReference"/>
        </w:rPr>
        <w:annotationRef/>
      </w:r>
      <w:r>
        <w:t>It might be good to have in the introduction a term, such as Northeast Pacific, defined and then used consistently thereafter.</w:t>
      </w:r>
    </w:p>
    <w:p w14:paraId="080F6AF1" w14:textId="77777777" w:rsidR="00735927" w:rsidRDefault="00735927">
      <w:pPr>
        <w:pStyle w:val="CommentText"/>
      </w:pPr>
    </w:p>
    <w:p w14:paraId="40FDDD1B" w14:textId="6D97A29B" w:rsidR="00735927" w:rsidRDefault="00735927">
      <w:pPr>
        <w:pStyle w:val="CommentText"/>
      </w:pPr>
      <w:r>
        <w:t>…the Northeast Pacific (i.e. Washington, Oregon, and California) had….</w:t>
      </w:r>
    </w:p>
    <w:p w14:paraId="6D460FDD" w14:textId="77777777" w:rsidR="00735927" w:rsidRDefault="00735927">
      <w:pPr>
        <w:pStyle w:val="CommentText"/>
      </w:pPr>
    </w:p>
  </w:comment>
  <w:comment w:id="9" w:author="Nick.Tolimieri" w:date="2022-03-21T14:35:00Z" w:initials="NT">
    <w:p w14:paraId="0C47E3BB" w14:textId="47B77F1E" w:rsidR="00735927" w:rsidRDefault="00735927">
      <w:pPr>
        <w:pStyle w:val="CommentText"/>
      </w:pPr>
      <w:r>
        <w:rPr>
          <w:rStyle w:val="CommentReference"/>
        </w:rPr>
        <w:annotationRef/>
      </w:r>
      <w:r>
        <w:t>Given the inclusion of Baja might also just be Easter Pacific?</w:t>
      </w:r>
    </w:p>
  </w:comment>
  <w:comment w:id="16" w:author="Steve Lonhart" w:date="2022-03-17T10:27:00Z" w:initials="SIL">
    <w:p w14:paraId="678D8195" w14:textId="7C2A466A" w:rsidR="00735927" w:rsidRDefault="00735927">
      <w:pPr>
        <w:pStyle w:val="CommentText"/>
      </w:pPr>
      <w:r>
        <w:rPr>
          <w:rStyle w:val="CommentReference"/>
        </w:rPr>
        <w:annotationRef/>
      </w:r>
      <w:r>
        <w:t>Is this all species?  Not sure what this means.</w:t>
      </w:r>
    </w:p>
  </w:comment>
  <w:comment w:id="17" w:author="Steve Lonhart" w:date="2022-03-17T10:28:00Z" w:initials="SIL">
    <w:p w14:paraId="2FFEE87E" w14:textId="18969337" w:rsidR="00735927" w:rsidRDefault="00735927">
      <w:pPr>
        <w:pStyle w:val="CommentText"/>
      </w:pPr>
      <w:r>
        <w:rPr>
          <w:rStyle w:val="CommentReference"/>
        </w:rPr>
        <w:annotationRef/>
      </w:r>
      <w:r>
        <w:t>I assume you mean there are distinct differences in life history characteristics, which can manifest in very different demographic responses?</w:t>
      </w:r>
    </w:p>
  </w:comment>
  <w:comment w:id="18" w:author="Steve Lonhart" w:date="2022-03-17T12:06:00Z" w:initials="SIL">
    <w:p w14:paraId="4B82F7AD" w14:textId="4397853C" w:rsidR="00735927" w:rsidRDefault="00735927">
      <w:pPr>
        <w:pStyle w:val="CommentText"/>
      </w:pPr>
      <w:r>
        <w:rPr>
          <w:rStyle w:val="CommentReference"/>
        </w:rPr>
        <w:annotationRef/>
      </w:r>
      <w:r>
        <w:t>Using guilds here:  is that different from the “four guilds”, since urchins are a part of the invert guild?</w:t>
      </w:r>
    </w:p>
  </w:comment>
  <w:comment w:id="35" w:author="Andrew Shelton - NOAA Federal" w:date="2022-03-14T23:37:00Z" w:initials="">
    <w:p w14:paraId="4F6CE07F" w14:textId="77777777" w:rsidR="00735927" w:rsidRDefault="00735927">
      <w:pPr>
        <w:widowControl w:val="0"/>
        <w:pBdr>
          <w:top w:val="nil"/>
          <w:left w:val="nil"/>
          <w:bottom w:val="nil"/>
          <w:right w:val="nil"/>
          <w:between w:val="nil"/>
        </w:pBdr>
        <w:spacing w:line="240" w:lineRule="auto"/>
        <w:ind w:firstLine="0"/>
        <w:rPr>
          <w:rFonts w:ascii="Arial" w:eastAsia="Arial" w:hAnsi="Arial" w:cs="Arial"/>
          <w:color w:val="000000"/>
          <w:sz w:val="22"/>
          <w:szCs w:val="22"/>
        </w:rPr>
      </w:pPr>
      <w:proofErr w:type="spellStart"/>
      <w:r>
        <w:rPr>
          <w:rFonts w:ascii="Arial" w:eastAsia="Arial" w:hAnsi="Arial" w:cs="Arial"/>
          <w:color w:val="000000"/>
          <w:sz w:val="22"/>
          <w:szCs w:val="22"/>
        </w:rPr>
        <w:t>Im</w:t>
      </w:r>
      <w:proofErr w:type="spellEnd"/>
      <w:r>
        <w:rPr>
          <w:rFonts w:ascii="Arial" w:eastAsia="Arial" w:hAnsi="Arial" w:cs="Arial"/>
          <w:color w:val="000000"/>
          <w:sz w:val="22"/>
          <w:szCs w:val="22"/>
        </w:rPr>
        <w:t xml:space="preserve"> a bit torn about keeping the different symbols.  I worry people will start focusing on the exposure and how you get that information and less on the SST and kelp info here.</w:t>
      </w:r>
    </w:p>
  </w:comment>
  <w:comment w:id="36" w:author="Steve Lonhart" w:date="2022-03-18T17:46:00Z" w:initials="SIL">
    <w:p w14:paraId="1E30A741" w14:textId="5BC3BA3D" w:rsidR="00735927" w:rsidRDefault="00735927">
      <w:pPr>
        <w:pStyle w:val="CommentText"/>
      </w:pPr>
      <w:r>
        <w:rPr>
          <w:rStyle w:val="CommentReference"/>
        </w:rPr>
        <w:annotationRef/>
      </w:r>
      <w:r>
        <w:t>I am not familiar with this metric (k), and there is not enough info in the legend to explain it, so I agree it is confusing at this stage.</w:t>
      </w:r>
    </w:p>
  </w:comment>
  <w:comment w:id="43" w:author="Owen.Liu" w:date="2022-03-16T14:46:00Z" w:initials="O">
    <w:p w14:paraId="15CA9609" w14:textId="5ED212AD" w:rsidR="00735927" w:rsidRDefault="00735927">
      <w:pPr>
        <w:pStyle w:val="CommentText"/>
      </w:pPr>
      <w:r>
        <w:rPr>
          <w:rStyle w:val="CommentReference"/>
        </w:rPr>
        <w:annotationRef/>
      </w:r>
      <w:r>
        <w:t>This is a cool figure that is showing a lot, but to me the circle size doesn’t add much, because there isn’t too much obvious variation in circle size besides a few very small circles</w:t>
      </w:r>
    </w:p>
  </w:comment>
  <w:comment w:id="44" w:author="Steve Lonhart" w:date="2022-03-18T18:03:00Z" w:initials="SIL">
    <w:p w14:paraId="22A009CB" w14:textId="659FA0F1" w:rsidR="00735927" w:rsidRDefault="00735927">
      <w:pPr>
        <w:pStyle w:val="CommentText"/>
      </w:pPr>
      <w:r>
        <w:rPr>
          <w:rStyle w:val="CommentReference"/>
        </w:rPr>
        <w:annotationRef/>
      </w:r>
      <w:r>
        <w:t>I agree.</w:t>
      </w:r>
    </w:p>
  </w:comment>
  <w:comment w:id="47" w:author="Steve Lonhart" w:date="2022-03-18T18:13:00Z" w:initials="SIL">
    <w:p w14:paraId="0D988492" w14:textId="4353EB10" w:rsidR="00735927" w:rsidRDefault="00735927">
      <w:pPr>
        <w:pStyle w:val="CommentText"/>
      </w:pPr>
      <w:r>
        <w:rPr>
          <w:rStyle w:val="CommentReference"/>
        </w:rPr>
        <w:annotationRef/>
      </w:r>
      <w:r>
        <w:t>Again, a repeat of M&amp;M.  Was there a debate on what to keep in main paper vs. what to put in a supplement?</w:t>
      </w:r>
    </w:p>
  </w:comment>
  <w:comment w:id="48" w:author="Steve Lonhart" w:date="2022-03-18T18:16:00Z" w:initials="SIL">
    <w:p w14:paraId="00F9ADED" w14:textId="47218D5B" w:rsidR="00735927" w:rsidRDefault="00735927">
      <w:pPr>
        <w:pStyle w:val="CommentText"/>
      </w:pPr>
      <w:r>
        <w:rPr>
          <w:rStyle w:val="CommentReference"/>
        </w:rPr>
        <w:annotationRef/>
      </w:r>
      <w:r>
        <w:t>Makes me wonder why we are talking about them?  For completeness sake?</w:t>
      </w:r>
    </w:p>
  </w:comment>
  <w:comment w:id="84" w:author="Steve Lonhart" w:date="2022-03-18T18:31:00Z" w:initials="SIL">
    <w:p w14:paraId="48546958" w14:textId="3EBAB6D1" w:rsidR="00735927" w:rsidRDefault="00735927">
      <w:pPr>
        <w:pStyle w:val="CommentText"/>
      </w:pPr>
      <w:r>
        <w:rPr>
          <w:rStyle w:val="CommentReference"/>
        </w:rPr>
        <w:annotationRef/>
      </w:r>
      <w:r>
        <w:t>This seems like a fairly important plot—or some version of it.  No room in the main paper for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95AA0B" w15:done="0"/>
  <w15:commentEx w15:paraId="1C5EC1F2" w15:paraIdParent="0295AA0B" w15:done="0"/>
  <w15:commentEx w15:paraId="6D460FDD" w15:done="0"/>
  <w15:commentEx w15:paraId="0C47E3BB" w15:paraIdParent="6D460FDD" w15:done="0"/>
  <w15:commentEx w15:paraId="678D8195" w15:done="0"/>
  <w15:commentEx w15:paraId="2FFEE87E" w15:done="0"/>
  <w15:commentEx w15:paraId="4B82F7AD" w15:done="0"/>
  <w15:commentEx w15:paraId="4F6CE07F" w15:done="0"/>
  <w15:commentEx w15:paraId="1E30A741" w15:paraIdParent="4F6CE07F" w15:done="0"/>
  <w15:commentEx w15:paraId="15CA9609" w15:done="0"/>
  <w15:commentEx w15:paraId="22A009CB" w15:paraIdParent="15CA9609" w15:done="0"/>
  <w15:commentEx w15:paraId="0D988492" w15:done="0"/>
  <w15:commentEx w15:paraId="00F9ADED" w15:done="0"/>
  <w15:commentEx w15:paraId="485469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5A6DE8" w14:textId="77777777" w:rsidR="0066097C" w:rsidRDefault="0066097C">
      <w:pPr>
        <w:spacing w:line="240" w:lineRule="auto"/>
      </w:pPr>
      <w:r>
        <w:separator/>
      </w:r>
    </w:p>
  </w:endnote>
  <w:endnote w:type="continuationSeparator" w:id="0">
    <w:p w14:paraId="3B44F4B5" w14:textId="77777777" w:rsidR="0066097C" w:rsidRDefault="006609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02A0241E" w:rsidR="00735927" w:rsidRDefault="00735927">
        <w:pPr>
          <w:pStyle w:val="Footer"/>
          <w:jc w:val="center"/>
        </w:pPr>
        <w:r>
          <w:fldChar w:fldCharType="begin"/>
        </w:r>
        <w:r>
          <w:instrText xml:space="preserve"> PAGE   \* MERGEFORMAT </w:instrText>
        </w:r>
        <w:r>
          <w:fldChar w:fldCharType="separate"/>
        </w:r>
        <w:r w:rsidR="00577222">
          <w:rPr>
            <w:noProof/>
          </w:rPr>
          <w:t>34</w:t>
        </w:r>
        <w:r>
          <w:rPr>
            <w:noProof/>
          </w:rPr>
          <w:fldChar w:fldCharType="end"/>
        </w:r>
      </w:p>
    </w:sdtContent>
  </w:sdt>
  <w:p w14:paraId="06AEA31B" w14:textId="629E2D02" w:rsidR="00735927" w:rsidRDefault="0073592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DA5A0E" w14:textId="77777777" w:rsidR="0066097C" w:rsidRDefault="0066097C">
      <w:pPr>
        <w:spacing w:line="240" w:lineRule="auto"/>
      </w:pPr>
      <w:r>
        <w:separator/>
      </w:r>
    </w:p>
  </w:footnote>
  <w:footnote w:type="continuationSeparator" w:id="0">
    <w:p w14:paraId="136E1A58" w14:textId="77777777" w:rsidR="0066097C" w:rsidRDefault="0066097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wen.Liu">
    <w15:presenceInfo w15:providerId="None" w15:userId="Owen.Liu"/>
  </w15:person>
  <w15:person w15:author="Steve Lonhart">
    <w15:presenceInfo w15:providerId="None" w15:userId="Steve Lonhart"/>
  </w15:person>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2&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7&lt;/item&gt;&lt;/record-ids&gt;&lt;/item&gt;&lt;/Libraries&gt;"/>
  </w:docVars>
  <w:rsids>
    <w:rsidRoot w:val="00471A3D"/>
    <w:rsid w:val="00004A8C"/>
    <w:rsid w:val="00006FBC"/>
    <w:rsid w:val="00033261"/>
    <w:rsid w:val="000351C5"/>
    <w:rsid w:val="000422F1"/>
    <w:rsid w:val="000436A3"/>
    <w:rsid w:val="00045994"/>
    <w:rsid w:val="00057F18"/>
    <w:rsid w:val="00073FAF"/>
    <w:rsid w:val="000919F8"/>
    <w:rsid w:val="000B76E4"/>
    <w:rsid w:val="000C02D6"/>
    <w:rsid w:val="000D6AFE"/>
    <w:rsid w:val="000E2E98"/>
    <w:rsid w:val="000F1A32"/>
    <w:rsid w:val="00106C7E"/>
    <w:rsid w:val="00115A96"/>
    <w:rsid w:val="00115CEB"/>
    <w:rsid w:val="001302B4"/>
    <w:rsid w:val="001328F7"/>
    <w:rsid w:val="00135413"/>
    <w:rsid w:val="00151934"/>
    <w:rsid w:val="00154489"/>
    <w:rsid w:val="00164689"/>
    <w:rsid w:val="00175D23"/>
    <w:rsid w:val="001817D2"/>
    <w:rsid w:val="001822E9"/>
    <w:rsid w:val="00186AB2"/>
    <w:rsid w:val="001A060D"/>
    <w:rsid w:val="001B6D8C"/>
    <w:rsid w:val="001D559C"/>
    <w:rsid w:val="001D7ABD"/>
    <w:rsid w:val="002152F3"/>
    <w:rsid w:val="0022152F"/>
    <w:rsid w:val="00230D1E"/>
    <w:rsid w:val="00237E91"/>
    <w:rsid w:val="00241BEB"/>
    <w:rsid w:val="002623AD"/>
    <w:rsid w:val="002917C7"/>
    <w:rsid w:val="00293C4C"/>
    <w:rsid w:val="0029688A"/>
    <w:rsid w:val="002B03D2"/>
    <w:rsid w:val="002B7487"/>
    <w:rsid w:val="002C6A20"/>
    <w:rsid w:val="002D2CAC"/>
    <w:rsid w:val="002D378C"/>
    <w:rsid w:val="002E4B5F"/>
    <w:rsid w:val="00301A54"/>
    <w:rsid w:val="00327290"/>
    <w:rsid w:val="0034083C"/>
    <w:rsid w:val="00360F82"/>
    <w:rsid w:val="003656D8"/>
    <w:rsid w:val="003736F9"/>
    <w:rsid w:val="0037379F"/>
    <w:rsid w:val="0038005C"/>
    <w:rsid w:val="003A4E83"/>
    <w:rsid w:val="003A6A42"/>
    <w:rsid w:val="003C29B4"/>
    <w:rsid w:val="003C3808"/>
    <w:rsid w:val="003C74F5"/>
    <w:rsid w:val="003D5E2C"/>
    <w:rsid w:val="003D6C33"/>
    <w:rsid w:val="003E05C2"/>
    <w:rsid w:val="003E1F7A"/>
    <w:rsid w:val="003F6B2F"/>
    <w:rsid w:val="00422814"/>
    <w:rsid w:val="004378FD"/>
    <w:rsid w:val="00451AF8"/>
    <w:rsid w:val="00462C1A"/>
    <w:rsid w:val="00466117"/>
    <w:rsid w:val="00467226"/>
    <w:rsid w:val="00471A3D"/>
    <w:rsid w:val="00475DE3"/>
    <w:rsid w:val="00476399"/>
    <w:rsid w:val="00481C24"/>
    <w:rsid w:val="004828AC"/>
    <w:rsid w:val="00484E6B"/>
    <w:rsid w:val="00485B78"/>
    <w:rsid w:val="00487D36"/>
    <w:rsid w:val="0049643D"/>
    <w:rsid w:val="004F06A1"/>
    <w:rsid w:val="00505DA7"/>
    <w:rsid w:val="00537065"/>
    <w:rsid w:val="005504D7"/>
    <w:rsid w:val="00550F8A"/>
    <w:rsid w:val="005550E0"/>
    <w:rsid w:val="005635FF"/>
    <w:rsid w:val="00577222"/>
    <w:rsid w:val="00582DAD"/>
    <w:rsid w:val="00587703"/>
    <w:rsid w:val="0059317D"/>
    <w:rsid w:val="005A08BC"/>
    <w:rsid w:val="005D032B"/>
    <w:rsid w:val="005E1C8A"/>
    <w:rsid w:val="005E63CE"/>
    <w:rsid w:val="005F1899"/>
    <w:rsid w:val="005F4119"/>
    <w:rsid w:val="00640B60"/>
    <w:rsid w:val="00643C4E"/>
    <w:rsid w:val="0066097C"/>
    <w:rsid w:val="00666426"/>
    <w:rsid w:val="00667945"/>
    <w:rsid w:val="00692A28"/>
    <w:rsid w:val="006A2A4A"/>
    <w:rsid w:val="006B75F2"/>
    <w:rsid w:val="006D4C32"/>
    <w:rsid w:val="006D4D83"/>
    <w:rsid w:val="006D519B"/>
    <w:rsid w:val="006F63C4"/>
    <w:rsid w:val="007010A2"/>
    <w:rsid w:val="00721A8E"/>
    <w:rsid w:val="00735927"/>
    <w:rsid w:val="00770825"/>
    <w:rsid w:val="0077562B"/>
    <w:rsid w:val="007949C2"/>
    <w:rsid w:val="007A3B77"/>
    <w:rsid w:val="007F34E7"/>
    <w:rsid w:val="0083232F"/>
    <w:rsid w:val="00840D86"/>
    <w:rsid w:val="00866A69"/>
    <w:rsid w:val="00882E30"/>
    <w:rsid w:val="00883BF0"/>
    <w:rsid w:val="00893A3F"/>
    <w:rsid w:val="008A0DCE"/>
    <w:rsid w:val="008A15FF"/>
    <w:rsid w:val="008C4C74"/>
    <w:rsid w:val="008C568A"/>
    <w:rsid w:val="008D6D2E"/>
    <w:rsid w:val="008E2735"/>
    <w:rsid w:val="008E5B60"/>
    <w:rsid w:val="00902D95"/>
    <w:rsid w:val="009131C3"/>
    <w:rsid w:val="00917ACC"/>
    <w:rsid w:val="0093026C"/>
    <w:rsid w:val="009A42A8"/>
    <w:rsid w:val="009B05CA"/>
    <w:rsid w:val="009B32D9"/>
    <w:rsid w:val="009F593A"/>
    <w:rsid w:val="00A12D1D"/>
    <w:rsid w:val="00A16D7B"/>
    <w:rsid w:val="00A21D96"/>
    <w:rsid w:val="00A359DC"/>
    <w:rsid w:val="00A408D2"/>
    <w:rsid w:val="00A50E93"/>
    <w:rsid w:val="00A5249A"/>
    <w:rsid w:val="00A6055A"/>
    <w:rsid w:val="00A6292B"/>
    <w:rsid w:val="00A62E96"/>
    <w:rsid w:val="00A77CCD"/>
    <w:rsid w:val="00A95862"/>
    <w:rsid w:val="00AA4B62"/>
    <w:rsid w:val="00AC1C0B"/>
    <w:rsid w:val="00AD0B4B"/>
    <w:rsid w:val="00AE532B"/>
    <w:rsid w:val="00B03655"/>
    <w:rsid w:val="00B1443C"/>
    <w:rsid w:val="00B33C73"/>
    <w:rsid w:val="00B3666E"/>
    <w:rsid w:val="00B87680"/>
    <w:rsid w:val="00B959D8"/>
    <w:rsid w:val="00BB49FB"/>
    <w:rsid w:val="00BC2B2F"/>
    <w:rsid w:val="00BD073A"/>
    <w:rsid w:val="00BD4D25"/>
    <w:rsid w:val="00BF4A17"/>
    <w:rsid w:val="00BF62B6"/>
    <w:rsid w:val="00C02F33"/>
    <w:rsid w:val="00C21FFF"/>
    <w:rsid w:val="00C31BC4"/>
    <w:rsid w:val="00C40551"/>
    <w:rsid w:val="00C42A9D"/>
    <w:rsid w:val="00C44F74"/>
    <w:rsid w:val="00C727E4"/>
    <w:rsid w:val="00C92BD2"/>
    <w:rsid w:val="00CA4F65"/>
    <w:rsid w:val="00CB3CB8"/>
    <w:rsid w:val="00CD14A9"/>
    <w:rsid w:val="00CE183E"/>
    <w:rsid w:val="00CE37D1"/>
    <w:rsid w:val="00D02148"/>
    <w:rsid w:val="00D21F00"/>
    <w:rsid w:val="00D32FEB"/>
    <w:rsid w:val="00D471EF"/>
    <w:rsid w:val="00D51BF1"/>
    <w:rsid w:val="00D60B7A"/>
    <w:rsid w:val="00D7682F"/>
    <w:rsid w:val="00D97A8B"/>
    <w:rsid w:val="00DB5A47"/>
    <w:rsid w:val="00DC6165"/>
    <w:rsid w:val="00DD1DFC"/>
    <w:rsid w:val="00E0712B"/>
    <w:rsid w:val="00E17915"/>
    <w:rsid w:val="00E213AA"/>
    <w:rsid w:val="00E24698"/>
    <w:rsid w:val="00E258D6"/>
    <w:rsid w:val="00E73183"/>
    <w:rsid w:val="00E73D1A"/>
    <w:rsid w:val="00E879BD"/>
    <w:rsid w:val="00E91813"/>
    <w:rsid w:val="00E96492"/>
    <w:rsid w:val="00EA0563"/>
    <w:rsid w:val="00EA3A4A"/>
    <w:rsid w:val="00EB252F"/>
    <w:rsid w:val="00EB73DE"/>
    <w:rsid w:val="00EC7E12"/>
    <w:rsid w:val="00ED1426"/>
    <w:rsid w:val="00ED494A"/>
    <w:rsid w:val="00EE7141"/>
    <w:rsid w:val="00EF0B3C"/>
    <w:rsid w:val="00F1166A"/>
    <w:rsid w:val="00F40F67"/>
    <w:rsid w:val="00F86D6F"/>
    <w:rsid w:val="00F94355"/>
    <w:rsid w:val="00FB5F01"/>
    <w:rsid w:val="00FC26FD"/>
    <w:rsid w:val="00FE6B27"/>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file:///C:\Users\nick.tolimieri\Documents\GitHub\OCNMS\Flagstone%20paper\Plots\Figure-2-1.png" TargetMode="External"/><Relationship Id="rId17" Type="http://schemas.openxmlformats.org/officeDocument/2006/relationships/image" Target="media/image7.jpg"/><Relationship Id="rId25" Type="http://schemas.openxmlformats.org/officeDocument/2006/relationships/image" Target="file:///C:\Users\nick.tolimieri\Documents\GitHub\OCNMS\Flagstone%20paper\Plots\supplement-yoy-site-year-1.pn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data-wadnr"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5E61A9-5302-48F2-B5BA-A921166C6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66</Pages>
  <Words>20149</Words>
  <Characters>114851</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Tolimieri</dc:creator>
  <cp:lastModifiedBy>Nick.Tolimieri</cp:lastModifiedBy>
  <cp:revision>68</cp:revision>
  <dcterms:created xsi:type="dcterms:W3CDTF">2022-03-21T20:14:00Z</dcterms:created>
  <dcterms:modified xsi:type="dcterms:W3CDTF">2022-03-22T22:01:00Z</dcterms:modified>
</cp:coreProperties>
</file>